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19B375" w14:textId="77777777" w:rsidR="001F4231" w:rsidRDefault="001F4231" w:rsidP="001F4231">
      <w:pPr>
        <w:pStyle w:val="Heading1"/>
      </w:pPr>
      <w:r>
        <w:t>Appendix</w:t>
      </w:r>
    </w:p>
    <w:p w14:paraId="5D065290" w14:textId="77777777" w:rsidR="001F4231" w:rsidRPr="00220E32" w:rsidRDefault="001F4231" w:rsidP="001F4231">
      <w:pPr>
        <w:pStyle w:val="Caption"/>
      </w:pPr>
      <w:r>
        <w:t xml:space="preserve">Table SA </w:t>
      </w:r>
      <w:fldSimple w:instr=" SEQ Table_SA \* ARABIC ">
        <w:r>
          <w:rPr>
            <w:noProof/>
          </w:rPr>
          <w:t>1</w:t>
        </w:r>
      </w:fldSimple>
      <w:r>
        <w:t xml:space="preserve"> - Cost parameters</w:t>
      </w:r>
    </w:p>
    <w:tbl>
      <w:tblPr>
        <w:tblStyle w:val="TableGrid"/>
        <w:tblW w:w="10206" w:type="dxa"/>
        <w:tblLook w:val="04A0" w:firstRow="1" w:lastRow="0" w:firstColumn="1" w:lastColumn="0" w:noHBand="0" w:noVBand="1"/>
      </w:tblPr>
      <w:tblGrid>
        <w:gridCol w:w="4962"/>
        <w:gridCol w:w="1842"/>
        <w:gridCol w:w="3402"/>
      </w:tblGrid>
      <w:tr w:rsidR="001F4231" w:rsidRPr="00A15E8E" w14:paraId="5EF2F75E" w14:textId="77777777" w:rsidTr="00E84283">
        <w:trPr>
          <w:trHeight w:val="446"/>
        </w:trPr>
        <w:tc>
          <w:tcPr>
            <w:tcW w:w="4962" w:type="dxa"/>
          </w:tcPr>
          <w:p w14:paraId="569A4DF4" w14:textId="77777777" w:rsidR="001F4231" w:rsidRPr="00A15E8E" w:rsidRDefault="001F4231" w:rsidP="00E84283">
            <w:pPr>
              <w:spacing w:line="276" w:lineRule="auto"/>
              <w:jc w:val="center"/>
              <w:rPr>
                <w:sz w:val="22"/>
              </w:rPr>
            </w:pPr>
            <w:r>
              <w:rPr>
                <w:sz w:val="22"/>
              </w:rPr>
              <w:t>Parameter</w:t>
            </w:r>
          </w:p>
        </w:tc>
        <w:tc>
          <w:tcPr>
            <w:tcW w:w="1842" w:type="dxa"/>
          </w:tcPr>
          <w:p w14:paraId="0599D6CE" w14:textId="42FF4AA0" w:rsidR="001F4231" w:rsidRDefault="001F4231" w:rsidP="00E84283">
            <w:pPr>
              <w:spacing w:line="276" w:lineRule="auto"/>
              <w:jc w:val="center"/>
              <w:rPr>
                <w:sz w:val="22"/>
              </w:rPr>
            </w:pPr>
            <w:r w:rsidRPr="00A15E8E">
              <w:rPr>
                <w:sz w:val="22"/>
              </w:rPr>
              <w:t xml:space="preserve">Cost per unit </w:t>
            </w:r>
            <w:r w:rsidR="001575E8">
              <w:rPr>
                <w:sz w:val="22"/>
              </w:rPr>
              <w:t>GBP</w:t>
            </w:r>
          </w:p>
          <w:p w14:paraId="78AD7C34" w14:textId="53EB5048" w:rsidR="001575E8" w:rsidRPr="00A15E8E" w:rsidRDefault="001575E8" w:rsidP="00E84283">
            <w:pPr>
              <w:spacing w:line="276" w:lineRule="auto"/>
              <w:jc w:val="center"/>
              <w:rPr>
                <w:sz w:val="22"/>
              </w:rPr>
            </w:pPr>
            <w:r>
              <w:rPr>
                <w:sz w:val="22"/>
              </w:rPr>
              <w:t>(EUR)</w:t>
            </w:r>
          </w:p>
        </w:tc>
        <w:tc>
          <w:tcPr>
            <w:tcW w:w="3402" w:type="dxa"/>
          </w:tcPr>
          <w:p w14:paraId="3282CCAE" w14:textId="77777777" w:rsidR="001F4231" w:rsidRPr="00A15E8E" w:rsidRDefault="001F4231" w:rsidP="00E84283">
            <w:pPr>
              <w:spacing w:line="276" w:lineRule="auto"/>
              <w:jc w:val="center"/>
              <w:rPr>
                <w:sz w:val="22"/>
              </w:rPr>
            </w:pPr>
            <w:r w:rsidRPr="00A15E8E">
              <w:rPr>
                <w:sz w:val="22"/>
              </w:rPr>
              <w:t>Source</w:t>
            </w:r>
          </w:p>
        </w:tc>
      </w:tr>
      <w:tr w:rsidR="001F4231" w:rsidRPr="00A15E8E" w14:paraId="313C623B" w14:textId="77777777" w:rsidTr="00E84283">
        <w:trPr>
          <w:trHeight w:val="446"/>
        </w:trPr>
        <w:tc>
          <w:tcPr>
            <w:tcW w:w="4962" w:type="dxa"/>
          </w:tcPr>
          <w:p w14:paraId="2A08A7EB" w14:textId="77777777" w:rsidR="001F4231" w:rsidRPr="00A15E8E" w:rsidRDefault="001F4231" w:rsidP="00E84283">
            <w:pPr>
              <w:spacing w:line="276" w:lineRule="auto"/>
              <w:jc w:val="center"/>
              <w:rPr>
                <w:sz w:val="22"/>
              </w:rPr>
            </w:pPr>
            <w:r w:rsidRPr="00A15E8E">
              <w:rPr>
                <w:sz w:val="22"/>
              </w:rPr>
              <w:t>CT imaging study (CT of head without contrast)</w:t>
            </w:r>
          </w:p>
        </w:tc>
        <w:tc>
          <w:tcPr>
            <w:tcW w:w="1842" w:type="dxa"/>
          </w:tcPr>
          <w:p w14:paraId="457650A9" w14:textId="77777777" w:rsidR="001F4231" w:rsidRDefault="001F4231" w:rsidP="00E84283">
            <w:pPr>
              <w:spacing w:line="276" w:lineRule="auto"/>
              <w:jc w:val="center"/>
              <w:rPr>
                <w:sz w:val="22"/>
              </w:rPr>
            </w:pPr>
            <w:r w:rsidRPr="00A15E8E">
              <w:rPr>
                <w:sz w:val="22"/>
              </w:rPr>
              <w:t>90</w:t>
            </w:r>
          </w:p>
          <w:p w14:paraId="291EA2E3" w14:textId="600FB0C1" w:rsidR="001575E8" w:rsidRPr="00A15E8E" w:rsidRDefault="001575E8" w:rsidP="00E84283">
            <w:pPr>
              <w:spacing w:line="276" w:lineRule="auto"/>
              <w:jc w:val="center"/>
              <w:rPr>
                <w:sz w:val="22"/>
              </w:rPr>
            </w:pPr>
            <w:r>
              <w:rPr>
                <w:sz w:val="22"/>
              </w:rPr>
              <w:t>(103)</w:t>
            </w:r>
          </w:p>
        </w:tc>
        <w:tc>
          <w:tcPr>
            <w:tcW w:w="3402" w:type="dxa"/>
          </w:tcPr>
          <w:p w14:paraId="175BA101" w14:textId="77777777" w:rsidR="001F4231" w:rsidRPr="00A15E8E" w:rsidRDefault="001F4231" w:rsidP="00E84283">
            <w:pPr>
              <w:spacing w:line="276" w:lineRule="auto"/>
              <w:jc w:val="center"/>
              <w:rPr>
                <w:sz w:val="22"/>
              </w:rPr>
            </w:pPr>
            <w:r w:rsidRPr="00A15E8E">
              <w:rPr>
                <w:sz w:val="22"/>
              </w:rPr>
              <w:t>N</w:t>
            </w:r>
            <w:r>
              <w:rPr>
                <w:sz w:val="22"/>
              </w:rPr>
              <w:t xml:space="preserve">HS </w:t>
            </w:r>
            <w:r w:rsidRPr="00A15E8E">
              <w:rPr>
                <w:sz w:val="22"/>
              </w:rPr>
              <w:t>reference costs 2017-2018</w:t>
            </w:r>
            <w:r>
              <w:rPr>
                <w:sz w:val="22"/>
              </w:rPr>
              <w:t xml:space="preserve">, </w:t>
            </w:r>
            <w:r w:rsidRPr="00F250D8">
              <w:rPr>
                <w:sz w:val="22"/>
              </w:rPr>
              <w:t>IMAGOP</w:t>
            </w:r>
          </w:p>
        </w:tc>
      </w:tr>
      <w:tr w:rsidR="001F4231" w:rsidRPr="00A15E8E" w14:paraId="776A752E" w14:textId="77777777" w:rsidTr="00E84283">
        <w:trPr>
          <w:trHeight w:val="446"/>
        </w:trPr>
        <w:tc>
          <w:tcPr>
            <w:tcW w:w="4962" w:type="dxa"/>
          </w:tcPr>
          <w:p w14:paraId="7491341E" w14:textId="77777777" w:rsidR="001F4231" w:rsidRPr="00A15E8E" w:rsidRDefault="001F4231" w:rsidP="00E84283">
            <w:pPr>
              <w:spacing w:line="276" w:lineRule="auto"/>
              <w:jc w:val="center"/>
              <w:rPr>
                <w:sz w:val="22"/>
              </w:rPr>
            </w:pPr>
            <w:r w:rsidRPr="00A15E8E">
              <w:rPr>
                <w:sz w:val="22"/>
              </w:rPr>
              <w:t>MRI imaging study (MRI of brain with post-contrast)</w:t>
            </w:r>
          </w:p>
        </w:tc>
        <w:tc>
          <w:tcPr>
            <w:tcW w:w="1842" w:type="dxa"/>
          </w:tcPr>
          <w:p w14:paraId="7E5B9D9E" w14:textId="77777777" w:rsidR="001F4231" w:rsidRDefault="001F4231" w:rsidP="00E84283">
            <w:pPr>
              <w:spacing w:line="276" w:lineRule="auto"/>
              <w:jc w:val="center"/>
              <w:rPr>
                <w:sz w:val="22"/>
              </w:rPr>
            </w:pPr>
            <w:r w:rsidRPr="00A15E8E">
              <w:rPr>
                <w:sz w:val="22"/>
              </w:rPr>
              <w:t>165</w:t>
            </w:r>
          </w:p>
          <w:p w14:paraId="01895611" w14:textId="6EF86425" w:rsidR="001575E8" w:rsidRPr="00A15E8E" w:rsidRDefault="001575E8" w:rsidP="00E84283">
            <w:pPr>
              <w:spacing w:line="276" w:lineRule="auto"/>
              <w:jc w:val="center"/>
              <w:rPr>
                <w:sz w:val="22"/>
              </w:rPr>
            </w:pPr>
            <w:r>
              <w:rPr>
                <w:sz w:val="22"/>
              </w:rPr>
              <w:t>(188)</w:t>
            </w:r>
          </w:p>
        </w:tc>
        <w:tc>
          <w:tcPr>
            <w:tcW w:w="3402" w:type="dxa"/>
          </w:tcPr>
          <w:p w14:paraId="0CB784B3" w14:textId="77777777" w:rsidR="001F4231" w:rsidRPr="00A15E8E" w:rsidRDefault="001F4231" w:rsidP="00E84283">
            <w:pPr>
              <w:spacing w:line="276" w:lineRule="auto"/>
              <w:jc w:val="center"/>
              <w:rPr>
                <w:sz w:val="22"/>
              </w:rPr>
            </w:pPr>
            <w:r w:rsidRPr="00A15E8E">
              <w:rPr>
                <w:sz w:val="22"/>
              </w:rPr>
              <w:t>N</w:t>
            </w:r>
            <w:r>
              <w:rPr>
                <w:sz w:val="22"/>
              </w:rPr>
              <w:t>HS</w:t>
            </w:r>
            <w:r w:rsidRPr="00A15E8E">
              <w:rPr>
                <w:sz w:val="22"/>
              </w:rPr>
              <w:t xml:space="preserve"> reference costs 2017-2018</w:t>
            </w:r>
            <w:r>
              <w:rPr>
                <w:sz w:val="22"/>
              </w:rPr>
              <w:t xml:space="preserve">, </w:t>
            </w:r>
            <w:r w:rsidRPr="00F250D8">
              <w:rPr>
                <w:sz w:val="22"/>
              </w:rPr>
              <w:t>IMAGOP</w:t>
            </w:r>
          </w:p>
        </w:tc>
      </w:tr>
      <w:tr w:rsidR="001F4231" w:rsidRPr="00A15E8E" w14:paraId="02F809FD" w14:textId="77777777" w:rsidTr="00E84283">
        <w:trPr>
          <w:trHeight w:val="446"/>
        </w:trPr>
        <w:tc>
          <w:tcPr>
            <w:tcW w:w="4962" w:type="dxa"/>
          </w:tcPr>
          <w:p w14:paraId="6D795542" w14:textId="2D2ECB46" w:rsidR="001F4231" w:rsidRDefault="00672948" w:rsidP="00E84283">
            <w:pPr>
              <w:spacing w:line="276" w:lineRule="auto"/>
              <w:jc w:val="center"/>
              <w:rPr>
                <w:sz w:val="22"/>
              </w:rPr>
            </w:pPr>
            <w:r>
              <w:rPr>
                <w:sz w:val="20"/>
                <w:szCs w:val="20"/>
              </w:rPr>
              <w:t>Liquid Biopsy Test</w:t>
            </w:r>
          </w:p>
        </w:tc>
        <w:tc>
          <w:tcPr>
            <w:tcW w:w="1842" w:type="dxa"/>
          </w:tcPr>
          <w:p w14:paraId="111EAC86" w14:textId="77777777" w:rsidR="001F4231" w:rsidRDefault="001F4231" w:rsidP="00E84283">
            <w:pPr>
              <w:spacing w:line="276" w:lineRule="auto"/>
              <w:jc w:val="center"/>
              <w:rPr>
                <w:sz w:val="22"/>
              </w:rPr>
            </w:pPr>
            <w:r>
              <w:rPr>
                <w:sz w:val="22"/>
              </w:rPr>
              <w:t xml:space="preserve"> 50, 75, 100, 200</w:t>
            </w:r>
          </w:p>
          <w:p w14:paraId="62C8C0FB" w14:textId="561871D0" w:rsidR="001575E8" w:rsidRDefault="001575E8" w:rsidP="00E84283">
            <w:pPr>
              <w:spacing w:line="276" w:lineRule="auto"/>
              <w:jc w:val="center"/>
              <w:rPr>
                <w:sz w:val="22"/>
              </w:rPr>
            </w:pPr>
            <w:r>
              <w:rPr>
                <w:sz w:val="22"/>
              </w:rPr>
              <w:t>(57, 86, 114, 228)</w:t>
            </w:r>
          </w:p>
        </w:tc>
        <w:tc>
          <w:tcPr>
            <w:tcW w:w="3402" w:type="dxa"/>
          </w:tcPr>
          <w:p w14:paraId="4AA04EB3" w14:textId="77777777" w:rsidR="001F4231" w:rsidRDefault="001F4231" w:rsidP="00E84283">
            <w:pPr>
              <w:spacing w:line="276" w:lineRule="auto"/>
              <w:jc w:val="center"/>
              <w:rPr>
                <w:sz w:val="22"/>
              </w:rPr>
            </w:pPr>
            <w:r>
              <w:rPr>
                <w:sz w:val="22"/>
              </w:rPr>
              <w:t>Examined prices</w:t>
            </w:r>
          </w:p>
        </w:tc>
      </w:tr>
    </w:tbl>
    <w:p w14:paraId="00A3E40A" w14:textId="77777777" w:rsidR="001F4231" w:rsidRDefault="001F4231" w:rsidP="001F4231"/>
    <w:p w14:paraId="2A6FFECC" w14:textId="77777777" w:rsidR="001F4231" w:rsidRDefault="001F4231" w:rsidP="001F4231">
      <w:pPr>
        <w:pStyle w:val="Caption"/>
      </w:pPr>
      <w:bookmarkStart w:id="0" w:name="_Ref40385200"/>
      <w:r>
        <w:t xml:space="preserve">Table SA </w:t>
      </w:r>
      <w:fldSimple w:instr=" SEQ Table_SA \* ARABIC ">
        <w:r>
          <w:rPr>
            <w:noProof/>
          </w:rPr>
          <w:t>2</w:t>
        </w:r>
      </w:fldSimple>
      <w:bookmarkEnd w:id="0"/>
      <w:r>
        <w:t xml:space="preserve"> – Updated decision tree model parameters</w:t>
      </w:r>
    </w:p>
    <w:tbl>
      <w:tblPr>
        <w:tblW w:w="4000" w:type="pct"/>
        <w:tblBorders>
          <w:top w:val="nil"/>
          <w:left w:val="nil"/>
          <w:bottom w:val="nil"/>
          <w:right w:val="nil"/>
        </w:tblBorders>
        <w:tblLook w:val="0000" w:firstRow="0" w:lastRow="0" w:firstColumn="0" w:lastColumn="0" w:noHBand="0" w:noVBand="0"/>
      </w:tblPr>
      <w:tblGrid>
        <w:gridCol w:w="1807"/>
        <w:gridCol w:w="1805"/>
        <w:gridCol w:w="1805"/>
        <w:gridCol w:w="1804"/>
      </w:tblGrid>
      <w:tr w:rsidR="003416D8" w14:paraId="355B466B" w14:textId="2A0F8A4D" w:rsidTr="003416D8">
        <w:trPr>
          <w:trHeight w:val="88"/>
        </w:trPr>
        <w:tc>
          <w:tcPr>
            <w:tcW w:w="1251" w:type="pct"/>
            <w:tcBorders>
              <w:top w:val="single" w:sz="8" w:space="0" w:color="auto"/>
              <w:bottom w:val="nil"/>
            </w:tcBorders>
          </w:tcPr>
          <w:p w14:paraId="384F58DC" w14:textId="4F650044" w:rsidR="003416D8" w:rsidRPr="00950ADE" w:rsidRDefault="003416D8" w:rsidP="00E84283">
            <w:pPr>
              <w:pStyle w:val="Default"/>
              <w:rPr>
                <w:b/>
                <w:bCs/>
                <w:sz w:val="20"/>
                <w:szCs w:val="20"/>
              </w:rPr>
            </w:pPr>
            <w:r w:rsidRPr="00950ADE">
              <w:rPr>
                <w:b/>
                <w:bCs/>
                <w:sz w:val="20"/>
                <w:szCs w:val="20"/>
              </w:rPr>
              <w:t>Parameter</w:t>
            </w:r>
          </w:p>
        </w:tc>
        <w:tc>
          <w:tcPr>
            <w:tcW w:w="1250" w:type="pct"/>
            <w:tcBorders>
              <w:top w:val="single" w:sz="8" w:space="0" w:color="auto"/>
              <w:bottom w:val="nil"/>
            </w:tcBorders>
          </w:tcPr>
          <w:p w14:paraId="5710C976" w14:textId="3CBC6AB0" w:rsidR="003416D8" w:rsidRDefault="003416D8" w:rsidP="00E84283">
            <w:pPr>
              <w:pStyle w:val="Default"/>
              <w:rPr>
                <w:b/>
                <w:bCs/>
                <w:sz w:val="20"/>
                <w:szCs w:val="20"/>
              </w:rPr>
            </w:pPr>
            <w:r>
              <w:rPr>
                <w:b/>
                <w:bCs/>
                <w:sz w:val="20"/>
                <w:szCs w:val="20"/>
              </w:rPr>
              <w:t>Value</w:t>
            </w:r>
          </w:p>
        </w:tc>
        <w:tc>
          <w:tcPr>
            <w:tcW w:w="1250" w:type="pct"/>
            <w:tcBorders>
              <w:top w:val="single" w:sz="8" w:space="0" w:color="auto"/>
              <w:bottom w:val="nil"/>
            </w:tcBorders>
          </w:tcPr>
          <w:p w14:paraId="6E3FCFCD" w14:textId="6DB51272" w:rsidR="003416D8" w:rsidRDefault="003416D8" w:rsidP="00E84283">
            <w:pPr>
              <w:pStyle w:val="Default"/>
              <w:rPr>
                <w:b/>
                <w:bCs/>
                <w:sz w:val="20"/>
                <w:szCs w:val="20"/>
              </w:rPr>
            </w:pPr>
            <w:r>
              <w:rPr>
                <w:b/>
                <w:bCs/>
                <w:sz w:val="20"/>
                <w:szCs w:val="20"/>
              </w:rPr>
              <w:t>Distribution for PSA, if applicable</w:t>
            </w:r>
          </w:p>
        </w:tc>
        <w:tc>
          <w:tcPr>
            <w:tcW w:w="1250" w:type="pct"/>
            <w:tcBorders>
              <w:top w:val="single" w:sz="8" w:space="0" w:color="auto"/>
              <w:bottom w:val="nil"/>
            </w:tcBorders>
          </w:tcPr>
          <w:p w14:paraId="3139655E" w14:textId="53473818" w:rsidR="003416D8" w:rsidRDefault="003416D8" w:rsidP="00E84283">
            <w:pPr>
              <w:pStyle w:val="Default"/>
              <w:rPr>
                <w:b/>
                <w:bCs/>
                <w:sz w:val="20"/>
                <w:szCs w:val="20"/>
              </w:rPr>
            </w:pPr>
            <w:r>
              <w:rPr>
                <w:b/>
                <w:bCs/>
                <w:sz w:val="20"/>
                <w:szCs w:val="20"/>
              </w:rPr>
              <w:t>Source</w:t>
            </w:r>
          </w:p>
        </w:tc>
      </w:tr>
      <w:tr w:rsidR="003416D8" w14:paraId="039A970E" w14:textId="01F2A63D" w:rsidTr="003416D8">
        <w:trPr>
          <w:trHeight w:val="88"/>
        </w:trPr>
        <w:tc>
          <w:tcPr>
            <w:tcW w:w="1251" w:type="pct"/>
            <w:tcBorders>
              <w:top w:val="nil"/>
              <w:left w:val="nil"/>
              <w:bottom w:val="nil"/>
            </w:tcBorders>
          </w:tcPr>
          <w:p w14:paraId="7D6F98D6" w14:textId="04AC1334" w:rsidR="003416D8" w:rsidRPr="00950ADE" w:rsidRDefault="003416D8" w:rsidP="00E84283">
            <w:pPr>
              <w:pStyle w:val="Default"/>
              <w:rPr>
                <w:sz w:val="20"/>
                <w:szCs w:val="20"/>
              </w:rPr>
            </w:pPr>
            <w:r w:rsidRPr="00950ADE">
              <w:rPr>
                <w:sz w:val="20"/>
                <w:szCs w:val="20"/>
              </w:rPr>
              <w:t>Prevalence Primary Care</w:t>
            </w:r>
          </w:p>
        </w:tc>
        <w:tc>
          <w:tcPr>
            <w:tcW w:w="1250" w:type="pct"/>
            <w:tcBorders>
              <w:top w:val="nil"/>
              <w:bottom w:val="nil"/>
            </w:tcBorders>
          </w:tcPr>
          <w:p w14:paraId="3D475290" w14:textId="4704ECA1" w:rsidR="003416D8" w:rsidRPr="00950ADE" w:rsidRDefault="003416D8" w:rsidP="00E84283">
            <w:pPr>
              <w:pStyle w:val="Default"/>
              <w:rPr>
                <w:sz w:val="20"/>
                <w:szCs w:val="20"/>
              </w:rPr>
            </w:pPr>
            <w:r w:rsidRPr="00950ADE">
              <w:rPr>
                <w:sz w:val="20"/>
                <w:szCs w:val="20"/>
              </w:rPr>
              <w:t>0.01 (1%)</w:t>
            </w:r>
          </w:p>
        </w:tc>
        <w:tc>
          <w:tcPr>
            <w:tcW w:w="1250" w:type="pct"/>
            <w:tcBorders>
              <w:top w:val="nil"/>
              <w:bottom w:val="nil"/>
            </w:tcBorders>
          </w:tcPr>
          <w:p w14:paraId="11681E80" w14:textId="43A7839E" w:rsidR="003416D8" w:rsidRDefault="00690AE8" w:rsidP="00E84283">
            <w:pPr>
              <w:pStyle w:val="Default"/>
              <w:rPr>
                <w:sz w:val="20"/>
                <w:szCs w:val="20"/>
              </w:rPr>
            </w:pPr>
            <w:r>
              <w:rPr>
                <w:sz w:val="20"/>
                <w:szCs w:val="20"/>
              </w:rPr>
              <w:t>Beta (</w:t>
            </w:r>
            <w:r w:rsidR="00EB4994">
              <w:rPr>
                <w:sz w:val="20"/>
                <w:szCs w:val="20"/>
              </w:rPr>
              <w:t>5,495</w:t>
            </w:r>
            <w:r>
              <w:rPr>
                <w:sz w:val="20"/>
                <w:szCs w:val="20"/>
              </w:rPr>
              <w:t>)</w:t>
            </w:r>
          </w:p>
        </w:tc>
        <w:tc>
          <w:tcPr>
            <w:tcW w:w="1250" w:type="pct"/>
            <w:tcBorders>
              <w:top w:val="nil"/>
              <w:bottom w:val="nil"/>
              <w:right w:val="nil"/>
            </w:tcBorders>
          </w:tcPr>
          <w:p w14:paraId="54E01287" w14:textId="2113D892" w:rsidR="003416D8" w:rsidRPr="00147E31" w:rsidRDefault="003416D8" w:rsidP="00E84283">
            <w:pPr>
              <w:pStyle w:val="Default"/>
              <w:rPr>
                <w:sz w:val="20"/>
                <w:szCs w:val="20"/>
              </w:rPr>
            </w:pPr>
            <w:r>
              <w:rPr>
                <w:sz w:val="20"/>
                <w:szCs w:val="20"/>
              </w:rPr>
              <w:t xml:space="preserve">Expert opinion </w:t>
            </w:r>
            <w:r>
              <w:rPr>
                <w:sz w:val="20"/>
                <w:szCs w:val="20"/>
              </w:rPr>
              <w:fldChar w:fldCharType="begin" w:fldLock="1"/>
            </w:r>
            <w:r>
              <w:rPr>
                <w:sz w:val="20"/>
                <w:szCs w:val="20"/>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1"]]},"publisher":"BMJ Publishing Group","title":"Health economic evaluation of a serum-based blood test for brain tumour diagnosis: Exploration of two clinical scenarios","type":"article-journal","volume":"8"},"uris":["http://www.mendeley.com/documents/?uuid=2b0dfa23-c2c6-34ce-88c9-b85d6cb0c0d4"]}],"mendeley":{"formattedCitation":"(1)","plainTextFormattedCitation":"(1)","previouslyFormattedCitation":"(1)"},"properties":{"noteIndex":0},"schema":"https://github.com/citation-style-language/schema/raw/master/csl-citation.json"}</w:instrText>
            </w:r>
            <w:r>
              <w:rPr>
                <w:sz w:val="20"/>
                <w:szCs w:val="20"/>
              </w:rPr>
              <w:fldChar w:fldCharType="separate"/>
            </w:r>
            <w:r w:rsidRPr="00147E31">
              <w:rPr>
                <w:noProof/>
                <w:sz w:val="20"/>
                <w:szCs w:val="20"/>
              </w:rPr>
              <w:t>(1)</w:t>
            </w:r>
            <w:r>
              <w:rPr>
                <w:sz w:val="20"/>
                <w:szCs w:val="20"/>
              </w:rPr>
              <w:fldChar w:fldCharType="end"/>
            </w:r>
          </w:p>
        </w:tc>
      </w:tr>
      <w:tr w:rsidR="003416D8" w14:paraId="1CBE9452" w14:textId="3333B0DE" w:rsidTr="003416D8">
        <w:trPr>
          <w:trHeight w:val="88"/>
        </w:trPr>
        <w:tc>
          <w:tcPr>
            <w:tcW w:w="1251" w:type="pct"/>
            <w:tcBorders>
              <w:top w:val="nil"/>
              <w:left w:val="nil"/>
              <w:bottom w:val="nil"/>
            </w:tcBorders>
          </w:tcPr>
          <w:p w14:paraId="7CB84BA0" w14:textId="3F5EEAA2" w:rsidR="003416D8" w:rsidRPr="00950ADE" w:rsidRDefault="003416D8" w:rsidP="00E84283">
            <w:pPr>
              <w:pStyle w:val="Default"/>
              <w:rPr>
                <w:sz w:val="20"/>
                <w:szCs w:val="20"/>
              </w:rPr>
            </w:pPr>
            <w:r w:rsidRPr="00950ADE">
              <w:rPr>
                <w:sz w:val="20"/>
                <w:szCs w:val="20"/>
              </w:rPr>
              <w:t>Prevalence Secondary Care</w:t>
            </w:r>
          </w:p>
        </w:tc>
        <w:tc>
          <w:tcPr>
            <w:tcW w:w="1250" w:type="pct"/>
            <w:tcBorders>
              <w:top w:val="nil"/>
              <w:bottom w:val="nil"/>
            </w:tcBorders>
          </w:tcPr>
          <w:p w14:paraId="453A2DF0" w14:textId="357FBACE" w:rsidR="003416D8" w:rsidRPr="00950ADE" w:rsidRDefault="003416D8" w:rsidP="00E84283">
            <w:pPr>
              <w:pStyle w:val="Default"/>
              <w:rPr>
                <w:sz w:val="20"/>
                <w:szCs w:val="20"/>
              </w:rPr>
            </w:pPr>
            <w:r w:rsidRPr="00950ADE">
              <w:rPr>
                <w:sz w:val="20"/>
                <w:szCs w:val="20"/>
              </w:rPr>
              <w:t>0.03 (3%)</w:t>
            </w:r>
          </w:p>
        </w:tc>
        <w:tc>
          <w:tcPr>
            <w:tcW w:w="1250" w:type="pct"/>
            <w:tcBorders>
              <w:top w:val="nil"/>
              <w:bottom w:val="nil"/>
            </w:tcBorders>
          </w:tcPr>
          <w:p w14:paraId="1E431A47" w14:textId="02D14078" w:rsidR="003416D8" w:rsidRDefault="00690AE8" w:rsidP="00E84283">
            <w:pPr>
              <w:pStyle w:val="Default"/>
              <w:rPr>
                <w:sz w:val="20"/>
                <w:szCs w:val="20"/>
              </w:rPr>
            </w:pPr>
            <w:r>
              <w:rPr>
                <w:sz w:val="20"/>
                <w:szCs w:val="20"/>
              </w:rPr>
              <w:t>Beta (</w:t>
            </w:r>
            <w:r w:rsidR="00EB4994">
              <w:rPr>
                <w:sz w:val="20"/>
                <w:szCs w:val="20"/>
              </w:rPr>
              <w:t>22.5,750</w:t>
            </w:r>
            <w:r>
              <w:rPr>
                <w:sz w:val="20"/>
                <w:szCs w:val="20"/>
              </w:rPr>
              <w:t>)</w:t>
            </w:r>
          </w:p>
        </w:tc>
        <w:tc>
          <w:tcPr>
            <w:tcW w:w="1250" w:type="pct"/>
            <w:tcBorders>
              <w:top w:val="nil"/>
              <w:bottom w:val="nil"/>
              <w:right w:val="nil"/>
            </w:tcBorders>
          </w:tcPr>
          <w:p w14:paraId="61150DBD" w14:textId="6604A957" w:rsidR="003416D8" w:rsidRPr="00147E31" w:rsidRDefault="003416D8" w:rsidP="00E84283">
            <w:pPr>
              <w:pStyle w:val="Default"/>
              <w:rPr>
                <w:sz w:val="20"/>
                <w:szCs w:val="20"/>
              </w:rPr>
            </w:pPr>
            <w:r>
              <w:rPr>
                <w:sz w:val="20"/>
                <w:szCs w:val="20"/>
              </w:rPr>
              <w:fldChar w:fldCharType="begin" w:fldLock="1"/>
            </w:r>
            <w:r>
              <w:rPr>
                <w:sz w:val="20"/>
                <w:szCs w:val="20"/>
              </w:rPr>
              <w:instrText>ADDIN CSL_CITATION {"citationItems":[{"id":"ITEM-1","itemData":{"DOI":"10.1007/s00415-010-5506-7","ISSN":"03405354","abstract":"Guidelines recommend imaging only headache patients with sinister features in the history or on examination. We prospectively collected data on imaging newly presenting patients to a UK headache service. CT and MRI results were classified as normal or showing an insignificant or significant abnormality. Over 5 years, 3,655 new patients (69% female; mean age 42.0 years) with headache disorders were seen. Five hundred thirty (14.5%) underwent imaging with large differences in the proportion referred by each consultant. There were more insignificant abnormalities on MRI (46%) than CT (28%). There were 11 significantly abnormal results (2.1% of those imaged). Significant abnormalities were found in patients diagnosed with migraine in 1.2% and in 0.9% of those with tension-type headache. Significant abnormalities in those suspected to have an intracranial abnormality occurred in 5.5%. This supports the practice of selecting patients with suspicious findings for imaging, rather than imaging all patients. © 2010 Springer-Verlag.","author":[{"dropping-particle":"","family":"Clarke","given":"C. E.","non-dropping-particle":"","parse-names":false,"suffix":""},{"dropping-particle":"","family":"Edwards","given":"J.","non-dropping-particle":"","parse-names":false,"suffix":""},{"dropping-particle":"","family":"Nicholl","given":"D. J.","non-dropping-particle":"","parse-names":false,"suffix":""},{"dropping-particle":"","family":"Sivaguru","given":"A.","non-dropping-particle":"","parse-names":false,"suffix":""}],"container-title":"Journal of Neurology","id":"ITEM-1","issued":{"date-parts":[["2010"]]},"title":"Imaging results in a consecutive series of 530 new patients in the Birmingham Headache Service","type":"article-journal"},"uris":["http://www.mendeley.com/documents/?uuid=5cb9f170-be1f-48e8-8200-bba0047aca96"]},{"id":"ITEM-2","itemData":{"DOI":"10.1111/j.1468-2982.2004.00798.x","ISSN":"03331024","PMID":"15606567","abstract":"Available studies offer only limited guidance on neuroimaging of non-acute headache patients. The aim of this study was to estimate the frequency of significant intracranial lesions in patients with headache and to determine the clinical variables helpful in identifying patients with intracranial lesions. All patients aged ≥15 years attending the Neurology Clinic with non-acute headache were included in the study and followed prospectively. Every patient was investigated by neuroimaging studies, either computed tomography or magnetic resonance imaging. Neuroimaging results were classified as 'significant abnormalities', 'non-significant abnormalities' or 'normal'. Significant abnormalities included neoplastic disease, hydrocephalus, vascular malformations, Chiari malformation, large arachnoid cysts, intracranial haemorrhage, and acute cerebral infarcts. Consecutive patients (n = 1876; 1243 women and 633 men) were included. Their mean age was 38 years (range 15-95 years). Neuroimaging studies detected significant lesions in 22 patients [1.2%, 95% confidence interval (CI) 0.7, 1.8]. The rate of significant intracranial abnormalities in patients with headache and normal neurological examination was 0.9% (95% CI 0.5, 1.4). The only clinical variable associated with a higher probability of intracranial abnormalities was neurological examination. The proportion of patients with headache and intracranial lesions is relatively small, but neither neurological examination nor the features in the clinical history permit us to rule out such abnormalities.","author":[{"dropping-particle":"","family":"Sempere","given":"Angel P.","non-dropping-particle":"","parse-names":false,"suffix":""},{"dropping-particle":"","family":"Porta-Etessama","given":"J.","non-dropping-particle":"","parse-names":false,"suffix":""},{"dropping-particle":"","family":"Medrano","given":"V.","non-dropping-particle":"","parse-names":false,"suffix":""},{"dropping-particle":"","family":"Garcia-Morales","given":"I.","non-dropping-particle":"","parse-names":false,"suffix":""},{"dropping-particle":"","family":"Concepcións","given":"L.","non-dropping-particle":"","parse-names":false,"suffix":""},{"dropping-particle":"","family":"Ramos","given":"A.","non-dropping-particle":"","parse-names":false,"suffix":""},{"dropping-particle":"","family":"Florencio","given":"I.","non-dropping-particle":"","parse-names":false,"suffix":""},{"dropping-particle":"","family":"Bermejo","given":"F.","non-dropping-particle":"","parse-names":false,"suffix":""},{"dropping-particle":"","family":"Botella","given":"C.","non-dropping-particle":"","parse-names":false,"suffix":""}],"container-title":"Cephalalgia","id":"ITEM-2","issued":{"date-parts":[["2005"]]},"title":"Neuroimaging in the evaluation of patients with non-acute headache","type":"article-journal"},"uris":["http://www.mendeley.com/documents/?uuid=3df53607-b714-4250-bd88-08d0916470c2"]}],"mendeley":{"formattedCitation":"(2,3)","plainTextFormattedCitation":"(2,3)","previouslyFormattedCitation":"(2,3)"},"properties":{"noteIndex":0},"schema":"https://github.com/citation-style-language/schema/raw/master/csl-citation.json"}</w:instrText>
            </w:r>
            <w:r>
              <w:rPr>
                <w:sz w:val="20"/>
                <w:szCs w:val="20"/>
              </w:rPr>
              <w:fldChar w:fldCharType="separate"/>
            </w:r>
            <w:r w:rsidRPr="00716877">
              <w:rPr>
                <w:noProof/>
                <w:sz w:val="20"/>
                <w:szCs w:val="20"/>
              </w:rPr>
              <w:t>(2,3)</w:t>
            </w:r>
            <w:r>
              <w:rPr>
                <w:sz w:val="20"/>
                <w:szCs w:val="20"/>
              </w:rPr>
              <w:fldChar w:fldCharType="end"/>
            </w:r>
          </w:p>
        </w:tc>
      </w:tr>
      <w:tr w:rsidR="003416D8" w14:paraId="349C0CE6" w14:textId="7FBCE45F" w:rsidTr="003416D8">
        <w:trPr>
          <w:trHeight w:val="88"/>
        </w:trPr>
        <w:tc>
          <w:tcPr>
            <w:tcW w:w="1251" w:type="pct"/>
            <w:tcBorders>
              <w:top w:val="nil"/>
              <w:left w:val="nil"/>
              <w:bottom w:val="nil"/>
            </w:tcBorders>
          </w:tcPr>
          <w:p w14:paraId="3D1BC1A2" w14:textId="1AEC41D7" w:rsidR="003416D8" w:rsidRPr="00950ADE" w:rsidRDefault="003416D8" w:rsidP="00E84283">
            <w:pPr>
              <w:pStyle w:val="Default"/>
              <w:rPr>
                <w:sz w:val="20"/>
                <w:szCs w:val="20"/>
              </w:rPr>
            </w:pPr>
            <w:r>
              <w:rPr>
                <w:sz w:val="20"/>
                <w:szCs w:val="20"/>
              </w:rPr>
              <w:t>Hazard ratio for delay to diagnosis (per day)</w:t>
            </w:r>
          </w:p>
        </w:tc>
        <w:tc>
          <w:tcPr>
            <w:tcW w:w="1250" w:type="pct"/>
            <w:tcBorders>
              <w:top w:val="nil"/>
              <w:bottom w:val="nil"/>
            </w:tcBorders>
          </w:tcPr>
          <w:p w14:paraId="6CE029D5" w14:textId="6CA2FE1A" w:rsidR="003416D8" w:rsidRPr="00950ADE" w:rsidRDefault="003416D8" w:rsidP="00E84283">
            <w:pPr>
              <w:pStyle w:val="Default"/>
              <w:rPr>
                <w:sz w:val="20"/>
                <w:szCs w:val="20"/>
              </w:rPr>
            </w:pPr>
            <w:r>
              <w:rPr>
                <w:sz w:val="20"/>
                <w:szCs w:val="20"/>
              </w:rPr>
              <w:t>1.015</w:t>
            </w:r>
          </w:p>
        </w:tc>
        <w:tc>
          <w:tcPr>
            <w:tcW w:w="1250" w:type="pct"/>
            <w:tcBorders>
              <w:top w:val="nil"/>
              <w:bottom w:val="nil"/>
            </w:tcBorders>
          </w:tcPr>
          <w:p w14:paraId="1C998B06" w14:textId="579B096A" w:rsidR="003416D8" w:rsidRDefault="00EB4994" w:rsidP="00E84283">
            <w:pPr>
              <w:pStyle w:val="Default"/>
              <w:rPr>
                <w:sz w:val="20"/>
                <w:szCs w:val="20"/>
              </w:rPr>
            </w:pPr>
            <w:r>
              <w:rPr>
                <w:sz w:val="20"/>
                <w:szCs w:val="20"/>
              </w:rPr>
              <w:t>Normal (1.015, 0.005)</w:t>
            </w:r>
          </w:p>
        </w:tc>
        <w:tc>
          <w:tcPr>
            <w:tcW w:w="1250" w:type="pct"/>
            <w:tcBorders>
              <w:top w:val="nil"/>
              <w:bottom w:val="nil"/>
              <w:right w:val="nil"/>
            </w:tcBorders>
          </w:tcPr>
          <w:p w14:paraId="0C92131D" w14:textId="4FA42112" w:rsidR="003416D8" w:rsidRPr="00147E31" w:rsidRDefault="003416D8" w:rsidP="00E84283">
            <w:pPr>
              <w:pStyle w:val="Default"/>
              <w:rPr>
                <w:sz w:val="20"/>
                <w:szCs w:val="20"/>
              </w:rPr>
            </w:pPr>
            <w:r>
              <w:rPr>
                <w:sz w:val="20"/>
                <w:szCs w:val="20"/>
              </w:rPr>
              <w:fldChar w:fldCharType="begin" w:fldLock="1"/>
            </w:r>
            <w:r>
              <w:rPr>
                <w:sz w:val="20"/>
                <w:szCs w:val="20"/>
              </w:rPr>
              <w:instrText>ADDIN CSL_CITATION {"citationItems":[{"id":"ITEM-1","itemData":{"DOI":"10.1016/S0167-8140(00)00257-7","ISSN":"01678140","abstract":"Aim: To determine the effect of waiting time for radiotherapy on the overall survival of patients with high-grade gliomas. Methods: We examined records of patients with grade III/IV gliomas who were referred to radiotherapy after surgery or biopsy - ECOG &lt;3, any age, radical intent or palliative intent with dose &gt;50 Gy, no interstitial or radiosurgery boost. Waiting time was defined in two ways, time from biopsy to radiotherapy and time from presentation to radiotherapy department to start of radiotherapy. Results: There were 182 patients in the study having a median survival of 8.5 months, with a median follow up of 10.5 months. The group comprised of 63 (35%) grade III and 119 (65%) grade IV gliomas. Median times and ranges from biopsy and presentation to treatment were 26 days (4-78 days) and 15 days (1-62 days), respectively. The median dose was 60 Gy in a median of 30 fractions over a median of 46 days. Tumour progression before and during radiotherapy occurred in seven patients (4%) and 19 patients (11%), respectively. One hundred and seventy-nine patients died of disease. The seven patients whose tumour progressed before radiotherapy were excluded from the analysis of prognostic variables. In a multivariate analysis the variables that were significantly associated with worse survival were older age, reduced dose and prolonged waiting time from presentation. The risk of death increased by 2% for each day of waiting for radiotherapy. Conclusion: The study showed longer waiting time from presentation at radiotherapy department to treatment to be a significant predictor of overall survival for patients with high-grade glioma. Copyright (C) 2000 Elsevier Science Ireland Ltd.","author":[{"dropping-particle":"","family":"Do","given":"Viet","non-dropping-particle":"","parse-names":false,"suffix":""},{"dropping-particle":"","family":"Gebski","given":"Val","non-dropping-particle":"","parse-names":false,"suffix":""},{"dropping-particle":"","family":"Barton","given":"Michael B.","non-dropping-particle":"","parse-names":false,"suffix":""}],"container-title":"Radiotherapy and Oncology","id":"ITEM-1","issue":"2","issued":{"date-parts":[["2000"]]},"page":"131-136","title":"The effect of waiting for radiotherapy for grade III/IV gliomas","type":"article-journal","volume":"57"},"uris":["http://www.mendeley.com/documents/?uuid=f856f23c-9ad4-4884-bdf3-a36a877f8338"]}],"mendeley":{"formattedCitation":"(4)","plainTextFormattedCitation":"(4)","previouslyFormattedCitation":"(4)"},"properties":{"noteIndex":0},"schema":"https://github.com/citation-style-language/schema/raw/master/csl-citation.json"}</w:instrText>
            </w:r>
            <w:r>
              <w:rPr>
                <w:sz w:val="20"/>
                <w:szCs w:val="20"/>
              </w:rPr>
              <w:fldChar w:fldCharType="separate"/>
            </w:r>
            <w:r w:rsidRPr="00716877">
              <w:rPr>
                <w:noProof/>
                <w:sz w:val="20"/>
                <w:szCs w:val="20"/>
              </w:rPr>
              <w:t>(4)</w:t>
            </w:r>
            <w:r>
              <w:rPr>
                <w:sz w:val="20"/>
                <w:szCs w:val="20"/>
              </w:rPr>
              <w:fldChar w:fldCharType="end"/>
            </w:r>
            <w:r>
              <w:rPr>
                <w:sz w:val="20"/>
                <w:szCs w:val="20"/>
              </w:rPr>
              <w:t xml:space="preserve">, assumptions in </w:t>
            </w:r>
            <w:r>
              <w:rPr>
                <w:sz w:val="20"/>
                <w:szCs w:val="20"/>
              </w:rPr>
              <w:fldChar w:fldCharType="begin" w:fldLock="1"/>
            </w:r>
            <w:r>
              <w:rPr>
                <w:sz w:val="20"/>
                <w:szCs w:val="20"/>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1"]]},"publisher":"BMJ Publishing Group","title":"Health economic evaluation of a serum-based blood test for brain tumour diagnosis: Exploration of two clinical scenarios","type":"article-journal","volume":"8"},"uris":["http://www.mendeley.com/documents/?uuid=2b0dfa23-c2c6-34ce-88c9-b85d6cb0c0d4"]}],"mendeley":{"formattedCitation":"(1)","plainTextFormattedCitation":"(1)","previouslyFormattedCitation":"(1)"},"properties":{"noteIndex":0},"schema":"https://github.com/citation-style-language/schema/raw/master/csl-citation.json"}</w:instrText>
            </w:r>
            <w:r>
              <w:rPr>
                <w:sz w:val="20"/>
                <w:szCs w:val="20"/>
              </w:rPr>
              <w:fldChar w:fldCharType="separate"/>
            </w:r>
            <w:r w:rsidRPr="00716877">
              <w:rPr>
                <w:noProof/>
                <w:sz w:val="20"/>
                <w:szCs w:val="20"/>
              </w:rPr>
              <w:t>(1)</w:t>
            </w:r>
            <w:r>
              <w:rPr>
                <w:sz w:val="20"/>
                <w:szCs w:val="20"/>
              </w:rPr>
              <w:fldChar w:fldCharType="end"/>
            </w:r>
          </w:p>
        </w:tc>
      </w:tr>
      <w:tr w:rsidR="003416D8" w14:paraId="7B829F65" w14:textId="5AF40A16" w:rsidTr="003416D8">
        <w:trPr>
          <w:trHeight w:val="88"/>
        </w:trPr>
        <w:tc>
          <w:tcPr>
            <w:tcW w:w="1251" w:type="pct"/>
            <w:tcBorders>
              <w:top w:val="nil"/>
              <w:left w:val="nil"/>
              <w:bottom w:val="nil"/>
            </w:tcBorders>
          </w:tcPr>
          <w:p w14:paraId="3A401D3F" w14:textId="4050EA7A" w:rsidR="003416D8" w:rsidRPr="00950ADE" w:rsidRDefault="003416D8" w:rsidP="00E84283">
            <w:pPr>
              <w:pStyle w:val="Default"/>
              <w:rPr>
                <w:sz w:val="20"/>
                <w:szCs w:val="20"/>
              </w:rPr>
            </w:pPr>
            <w:r>
              <w:rPr>
                <w:sz w:val="20"/>
                <w:szCs w:val="20"/>
              </w:rPr>
              <w:t>Median survival without delay (weeks)</w:t>
            </w:r>
          </w:p>
        </w:tc>
        <w:tc>
          <w:tcPr>
            <w:tcW w:w="1250" w:type="pct"/>
            <w:tcBorders>
              <w:top w:val="nil"/>
              <w:bottom w:val="nil"/>
            </w:tcBorders>
          </w:tcPr>
          <w:p w14:paraId="48AED573" w14:textId="4641BB59" w:rsidR="003416D8" w:rsidRPr="00950ADE" w:rsidRDefault="003416D8" w:rsidP="00E84283">
            <w:pPr>
              <w:pStyle w:val="Default"/>
              <w:rPr>
                <w:sz w:val="20"/>
                <w:szCs w:val="20"/>
              </w:rPr>
            </w:pPr>
            <w:r>
              <w:rPr>
                <w:sz w:val="20"/>
                <w:szCs w:val="20"/>
              </w:rPr>
              <w:t>46</w:t>
            </w:r>
          </w:p>
        </w:tc>
        <w:tc>
          <w:tcPr>
            <w:tcW w:w="1250" w:type="pct"/>
            <w:tcBorders>
              <w:top w:val="nil"/>
              <w:bottom w:val="nil"/>
            </w:tcBorders>
          </w:tcPr>
          <w:p w14:paraId="7D2FA634" w14:textId="77777777" w:rsidR="003416D8" w:rsidRPr="00147E31" w:rsidRDefault="003416D8" w:rsidP="00E84283">
            <w:pPr>
              <w:pStyle w:val="Default"/>
              <w:rPr>
                <w:sz w:val="20"/>
                <w:szCs w:val="20"/>
              </w:rPr>
            </w:pPr>
          </w:p>
        </w:tc>
        <w:tc>
          <w:tcPr>
            <w:tcW w:w="1250" w:type="pct"/>
            <w:tcBorders>
              <w:top w:val="nil"/>
              <w:bottom w:val="nil"/>
              <w:right w:val="nil"/>
            </w:tcBorders>
          </w:tcPr>
          <w:p w14:paraId="5F33E3EE" w14:textId="5429C980" w:rsidR="003416D8" w:rsidRPr="00147E31" w:rsidRDefault="003416D8" w:rsidP="00E84283">
            <w:pPr>
              <w:pStyle w:val="Default"/>
              <w:rPr>
                <w:sz w:val="20"/>
                <w:szCs w:val="20"/>
              </w:rPr>
            </w:pPr>
            <w:r>
              <w:rPr>
                <w:sz w:val="20"/>
                <w:szCs w:val="20"/>
              </w:rPr>
              <w:fldChar w:fldCharType="begin" w:fldLock="1"/>
            </w:r>
            <w:r>
              <w:rPr>
                <w:sz w:val="20"/>
                <w:szCs w:val="20"/>
              </w:rPr>
              <w:instrText>ADDIN CSL_CITATION {"citationItems":[{"id":"ITEM-1","itemData":{"DOI":"10.1016/S0167-8140(00)00257-7","ISSN":"01678140","abstract":"Aim: To determine the effect of waiting time for radiotherapy on the overall survival of patients with high-grade gliomas. Methods: We examined records of patients with grade III/IV gliomas who were referred to radiotherapy after surgery or biopsy - ECOG &lt;3, any age, radical intent or palliative intent with dose &gt;50 Gy, no interstitial or radiosurgery boost. Waiting time was defined in two ways, time from biopsy to radiotherapy and time from presentation to radiotherapy department to start of radiotherapy. Results: There were 182 patients in the study having a median survival of 8.5 months, with a median follow up of 10.5 months. The group comprised of 63 (35%) grade III and 119 (65%) grade IV gliomas. Median times and ranges from biopsy and presentation to treatment were 26 days (4-78 days) and 15 days (1-62 days), respectively. The median dose was 60 Gy in a median of 30 fractions over a median of 46 days. Tumour progression before and during radiotherapy occurred in seven patients (4%) and 19 patients (11%), respectively. One hundred and seventy-nine patients died of disease. The seven patients whose tumour progressed before radiotherapy were excluded from the analysis of prognostic variables. In a multivariate analysis the variables that were significantly associated with worse survival were older age, reduced dose and prolonged waiting time from presentation. The risk of death increased by 2% for each day of waiting for radiotherapy. Conclusion: The study showed longer waiting time from presentation at radiotherapy department to treatment to be a significant predictor of overall survival for patients with high-grade glioma. Copyright (C) 2000 Elsevier Science Ireland Ltd.","author":[{"dropping-particle":"","family":"Do","given":"Viet","non-dropping-particle":"","parse-names":false,"suffix":""},{"dropping-particle":"","family":"Gebski","given":"Val","non-dropping-particle":"","parse-names":false,"suffix":""},{"dropping-particle":"","family":"Barton","given":"Michael B.","non-dropping-particle":"","parse-names":false,"suffix":""}],"container-title":"Radiotherapy and Oncology","id":"ITEM-1","issue":"2","issued":{"date-parts":[["2000"]]},"page":"131-136","title":"The effect of waiting for radiotherapy for grade III/IV gliomas","type":"article-journal","volume":"57"},"uris":["http://www.mendeley.com/documents/?uuid=f856f23c-9ad4-4884-bdf3-a36a877f8338"]}],"mendeley":{"formattedCitation":"(4)","plainTextFormattedCitation":"(4)","previouslyFormattedCitation":"(4)"},"properties":{"noteIndex":0},"schema":"https://github.com/citation-style-language/schema/raw/master/csl-citation.json"}</w:instrText>
            </w:r>
            <w:r>
              <w:rPr>
                <w:sz w:val="20"/>
                <w:szCs w:val="20"/>
              </w:rPr>
              <w:fldChar w:fldCharType="separate"/>
            </w:r>
            <w:r w:rsidRPr="00E943BD">
              <w:rPr>
                <w:noProof/>
                <w:sz w:val="20"/>
                <w:szCs w:val="20"/>
              </w:rPr>
              <w:t>(4)</w:t>
            </w:r>
            <w:r>
              <w:rPr>
                <w:sz w:val="20"/>
                <w:szCs w:val="20"/>
              </w:rPr>
              <w:fldChar w:fldCharType="end"/>
            </w:r>
          </w:p>
        </w:tc>
      </w:tr>
      <w:tr w:rsidR="003416D8" w14:paraId="676B4C82" w14:textId="77777777" w:rsidTr="003416D8">
        <w:trPr>
          <w:trHeight w:val="88"/>
        </w:trPr>
        <w:tc>
          <w:tcPr>
            <w:tcW w:w="1251" w:type="pct"/>
            <w:tcBorders>
              <w:top w:val="nil"/>
              <w:left w:val="nil"/>
              <w:bottom w:val="nil"/>
            </w:tcBorders>
          </w:tcPr>
          <w:p w14:paraId="7FBCB397" w14:textId="0B7AC66B" w:rsidR="003416D8" w:rsidRDefault="003416D8" w:rsidP="00E84283">
            <w:pPr>
              <w:pStyle w:val="Default"/>
              <w:rPr>
                <w:sz w:val="20"/>
                <w:szCs w:val="20"/>
              </w:rPr>
            </w:pPr>
            <w:r>
              <w:rPr>
                <w:sz w:val="20"/>
                <w:szCs w:val="20"/>
              </w:rPr>
              <w:t>Time-to-diagnosis, standard referral (weeks)</w:t>
            </w:r>
          </w:p>
        </w:tc>
        <w:tc>
          <w:tcPr>
            <w:tcW w:w="1250" w:type="pct"/>
            <w:tcBorders>
              <w:top w:val="nil"/>
              <w:bottom w:val="nil"/>
            </w:tcBorders>
          </w:tcPr>
          <w:p w14:paraId="0542A165" w14:textId="5D846679" w:rsidR="003416D8" w:rsidRDefault="003416D8" w:rsidP="00E84283">
            <w:pPr>
              <w:pStyle w:val="Default"/>
              <w:rPr>
                <w:sz w:val="20"/>
                <w:szCs w:val="20"/>
              </w:rPr>
            </w:pPr>
            <w:r>
              <w:rPr>
                <w:sz w:val="20"/>
                <w:szCs w:val="20"/>
              </w:rPr>
              <w:t>1</w:t>
            </w:r>
          </w:p>
        </w:tc>
        <w:tc>
          <w:tcPr>
            <w:tcW w:w="1250" w:type="pct"/>
            <w:tcBorders>
              <w:top w:val="nil"/>
              <w:bottom w:val="nil"/>
            </w:tcBorders>
          </w:tcPr>
          <w:p w14:paraId="04F98321" w14:textId="77777777" w:rsidR="003416D8" w:rsidRPr="00147E31" w:rsidRDefault="003416D8" w:rsidP="00E84283">
            <w:pPr>
              <w:pStyle w:val="Default"/>
              <w:rPr>
                <w:sz w:val="20"/>
                <w:szCs w:val="20"/>
              </w:rPr>
            </w:pPr>
          </w:p>
        </w:tc>
        <w:tc>
          <w:tcPr>
            <w:tcW w:w="1250" w:type="pct"/>
            <w:tcBorders>
              <w:top w:val="nil"/>
              <w:bottom w:val="nil"/>
              <w:right w:val="nil"/>
            </w:tcBorders>
          </w:tcPr>
          <w:p w14:paraId="73282DA0" w14:textId="0E82AA89" w:rsidR="003416D8" w:rsidRDefault="003416D8" w:rsidP="00E84283">
            <w:pPr>
              <w:pStyle w:val="Default"/>
              <w:rPr>
                <w:sz w:val="20"/>
                <w:szCs w:val="20"/>
              </w:rPr>
            </w:pPr>
            <w:r>
              <w:rPr>
                <w:sz w:val="20"/>
                <w:szCs w:val="20"/>
              </w:rPr>
              <w:fldChar w:fldCharType="begin" w:fldLock="1"/>
            </w:r>
            <w:r>
              <w:rPr>
                <w:sz w:val="20"/>
                <w:szCs w:val="20"/>
              </w:rPr>
              <w:instrText>ADDIN CSL_CITATION {"citationItems":[{"id":"ITEM-1","itemData":{"DOI":"10.3109/02688697.2015.1012050","ISSN":"1360046X","PMID":"25738427","abstract":"Introduction. We present a retrospective single-centre study to determine whether delays in diagnosis of high-grade glioma (HGG) impact on overall survival (OS). Material and methods. Consecutive patients diagnosed with HGG at a single neuroscience centre in 2011 were reviewed. Route of referral and time from initial presentation to diagnosis were analysed and correlated with OS. Results.118 patients were studied - 92 patients with glioblastoma (GBM). Diagnosis of GBM in patients presenting to emergency services was quicker than that through outpatients (8 days vs. 26 days, p &lt; 0.0001), but these patients had significantly worse OS (181 days vs. 386 days p = 0.0075). This trend was observed for the whole cohort (Grade III and GBM), with OS 278 days in patients presenting to emergency services compared with 423 days for patients presenting via outpatients (p = 0.0034). Patients presenting to outpatients were younger (median age: 54 years) compared with patients presenting to emergency services (median age: 62.5 years) (p = 0.0106). There were no other differences between the two groups with respect to the nature of presenting symptoms. Conclusion. Earlier diagnosis is paradoxically associated with a worse OS in GBM. An 'aggressive' phenotype with rapid symptomatic deterioration and hence emergency presentation is a poor prognostic factor not influenced by earlier diagnosis.","author":[{"dropping-particle":"","family":"Aggarwal","given":"Ajay","non-dropping-particle":"","parse-names":false,"suffix":""},{"dropping-particle":"","family":"Herz","given":"Naomi","non-dropping-particle":"","parse-names":false,"suffix":""},{"dropping-particle":"","family":"Campbell","given":"Philip","non-dropping-particle":"","parse-names":false,"suffix":""},{"dropping-particle":"","family":"Arkush","given":"Leo","non-dropping-particle":"","parse-names":false,"suffix":""},{"dropping-particle":"","family":"Short","given":"Susan","non-dropping-particle":"","parse-names":false,"suffix":""},{"dropping-particle":"","family":"Rees","given":"Jeremy","non-dropping-particle":"","parse-names":false,"suffix":""}],"container-title":"British Journal of Neurosurgery","id":"ITEM-1","issue":"4","issued":{"date-parts":[["2015"]]},"page":"520-523","title":"Diagnostic delay and survival in high-grade gliomas - Evidence of the 'waiting time paradox'?","type":"article-journal","volume":"29"},"uris":["http://www.mendeley.com/documents/?uuid=9ab54073-c854-4d9c-b952-a3da4fedbcae"]}],"mendeley":{"formattedCitation":"(5)","plainTextFormattedCitation":"(5)","previouslyFormattedCitation":"(5)"},"properties":{"noteIndex":0},"schema":"https://github.com/citation-style-language/schema/raw/master/csl-citation.json"}</w:instrText>
            </w:r>
            <w:r>
              <w:rPr>
                <w:sz w:val="20"/>
                <w:szCs w:val="20"/>
              </w:rPr>
              <w:fldChar w:fldCharType="separate"/>
            </w:r>
            <w:r w:rsidRPr="00E943BD">
              <w:rPr>
                <w:noProof/>
                <w:sz w:val="20"/>
                <w:szCs w:val="20"/>
              </w:rPr>
              <w:t>(5)</w:t>
            </w:r>
            <w:r>
              <w:rPr>
                <w:sz w:val="20"/>
                <w:szCs w:val="20"/>
              </w:rPr>
              <w:fldChar w:fldCharType="end"/>
            </w:r>
          </w:p>
        </w:tc>
      </w:tr>
      <w:tr w:rsidR="003416D8" w14:paraId="77D01AA4" w14:textId="77777777" w:rsidTr="003416D8">
        <w:trPr>
          <w:trHeight w:val="88"/>
        </w:trPr>
        <w:tc>
          <w:tcPr>
            <w:tcW w:w="1251" w:type="pct"/>
            <w:tcBorders>
              <w:top w:val="nil"/>
              <w:left w:val="nil"/>
              <w:bottom w:val="nil"/>
            </w:tcBorders>
          </w:tcPr>
          <w:p w14:paraId="183AB99B" w14:textId="2B0EAA7D" w:rsidR="003416D8" w:rsidRDefault="003416D8" w:rsidP="00E84283">
            <w:pPr>
              <w:pStyle w:val="Default"/>
              <w:rPr>
                <w:sz w:val="20"/>
                <w:szCs w:val="20"/>
              </w:rPr>
            </w:pPr>
            <w:r>
              <w:rPr>
                <w:sz w:val="20"/>
                <w:szCs w:val="20"/>
              </w:rPr>
              <w:t>Time-to-diagnosis, fast-track referral (weeks)</w:t>
            </w:r>
          </w:p>
        </w:tc>
        <w:tc>
          <w:tcPr>
            <w:tcW w:w="1250" w:type="pct"/>
            <w:tcBorders>
              <w:top w:val="nil"/>
              <w:bottom w:val="nil"/>
            </w:tcBorders>
          </w:tcPr>
          <w:p w14:paraId="1FEF312C" w14:textId="3B5C139D" w:rsidR="003416D8" w:rsidRDefault="003416D8" w:rsidP="00E84283">
            <w:pPr>
              <w:pStyle w:val="Default"/>
              <w:rPr>
                <w:sz w:val="20"/>
                <w:szCs w:val="20"/>
              </w:rPr>
            </w:pPr>
            <w:r>
              <w:rPr>
                <w:sz w:val="20"/>
                <w:szCs w:val="20"/>
              </w:rPr>
              <w:t>4</w:t>
            </w:r>
          </w:p>
        </w:tc>
        <w:tc>
          <w:tcPr>
            <w:tcW w:w="1250" w:type="pct"/>
            <w:tcBorders>
              <w:top w:val="nil"/>
              <w:bottom w:val="nil"/>
            </w:tcBorders>
          </w:tcPr>
          <w:p w14:paraId="0B0BACB3" w14:textId="77777777" w:rsidR="003416D8" w:rsidRPr="00147E31" w:rsidRDefault="003416D8" w:rsidP="00E84283">
            <w:pPr>
              <w:pStyle w:val="Default"/>
              <w:rPr>
                <w:sz w:val="20"/>
                <w:szCs w:val="20"/>
              </w:rPr>
            </w:pPr>
          </w:p>
        </w:tc>
        <w:tc>
          <w:tcPr>
            <w:tcW w:w="1250" w:type="pct"/>
            <w:tcBorders>
              <w:top w:val="nil"/>
              <w:bottom w:val="nil"/>
              <w:right w:val="nil"/>
            </w:tcBorders>
          </w:tcPr>
          <w:p w14:paraId="59ED1875" w14:textId="6F0E7CE0" w:rsidR="003416D8" w:rsidRDefault="003416D8" w:rsidP="00E84283">
            <w:pPr>
              <w:pStyle w:val="Default"/>
              <w:rPr>
                <w:sz w:val="20"/>
                <w:szCs w:val="20"/>
              </w:rPr>
            </w:pPr>
            <w:r>
              <w:rPr>
                <w:sz w:val="20"/>
                <w:szCs w:val="20"/>
              </w:rPr>
              <w:fldChar w:fldCharType="begin" w:fldLock="1"/>
            </w:r>
            <w:r w:rsidR="00E95567">
              <w:rPr>
                <w:sz w:val="20"/>
                <w:szCs w:val="20"/>
              </w:rPr>
              <w:instrText>ADDIN CSL_CITATION {"citationItems":[{"id":"ITEM-1","itemData":{"DOI":"10.3109/02688697.2015.1012050","ISSN":"1360046X","PMID":"25738427","abstract":"Introduction. We present a retrospective single-centre study to determine whether delays in diagnosis of high-grade glioma (HGG) impact on overall survival (OS). Material and methods. Consecutive patients diagnosed with HGG at a single neuroscience centre in 2011 were reviewed. Route of referral and time from initial presentation to diagnosis were analysed and correlated with OS. Results.118 patients were studied - 92 patients with glioblastoma (GBM). Diagnosis of GBM in patients presenting to emergency services was quicker than that through outpatients (8 days vs. 26 days, p &lt; 0.0001), but these patients had significantly worse OS (181 days vs. 386 days p = 0.0075). This trend was observed for the whole cohort (Grade III and GBM), with OS 278 days in patients presenting to emergency services compared with 423 days for patients presenting via outpatients (p = 0.0034). Patients presenting to outpatients were younger (median age: 54 years) compared with patients presenting to emergency services (median age: 62.5 years) (p = 0.0106). There were no other differences between the two groups with respect to the nature of presenting symptoms. Conclusion. Earlier diagnosis is paradoxically associated with a worse OS in GBM. An 'aggressive' phenotype with rapid symptomatic deterioration and hence emergency presentation is a poor prognostic factor not influenced by earlier diagnosis.","author":[{"dropping-particle":"","family":"Aggarwal","given":"Ajay","non-dropping-particle":"","parse-names":false,"suffix":""},{"dropping-particle":"","family":"Herz","given":"Naomi","non-dropping-particle":"","parse-names":false,"suffix":""},{"dropping-particle":"","family":"Campbell","given":"Philip","non-dropping-particle":"","parse-names":false,"suffix":""},{"dropping-particle":"","family":"Arkush","given":"Leo","non-dropping-particle":"","parse-names":false,"suffix":""},{"dropping-particle":"","family":"Short","given":"Susan","non-dropping-particle":"","parse-names":false,"suffix":""},{"dropping-particle":"","family":"Rees","given":"Jeremy","non-dropping-particle":"","parse-names":false,"suffix":""}],"container-title":"British Journal of Neurosurgery","id":"ITEM-1","issue":"4","issued":{"date-parts":[["2015"]]},"page":"520-523","title":"Diagnostic delay and survival in high-grade gliomas - Evidence of the 'waiting time paradox'?","type":"article-journal","volume":"29"},"uris":["http://www.mendeley.com/documents/?uuid=9ab54073-c854-4d9c-b952-a3da4fedbcae"]}],"mendeley":{"formattedCitation":"(5)","plainTextFormattedCitation":"(5)","previouslyFormattedCitation":"(5)"},"properties":{"noteIndex":0},"schema":"https://github.com/citation-style-language/schema/raw/master/csl-citation.json"}</w:instrText>
            </w:r>
            <w:r>
              <w:rPr>
                <w:sz w:val="20"/>
                <w:szCs w:val="20"/>
              </w:rPr>
              <w:fldChar w:fldCharType="separate"/>
            </w:r>
            <w:r w:rsidRPr="00F50C8F">
              <w:rPr>
                <w:noProof/>
                <w:sz w:val="20"/>
                <w:szCs w:val="20"/>
              </w:rPr>
              <w:t>(5)</w:t>
            </w:r>
            <w:r>
              <w:rPr>
                <w:sz w:val="20"/>
                <w:szCs w:val="20"/>
              </w:rPr>
              <w:fldChar w:fldCharType="end"/>
            </w:r>
          </w:p>
        </w:tc>
      </w:tr>
      <w:tr w:rsidR="003416D8" w14:paraId="5D3B884A" w14:textId="77777777" w:rsidTr="003416D8">
        <w:trPr>
          <w:trHeight w:val="88"/>
        </w:trPr>
        <w:tc>
          <w:tcPr>
            <w:tcW w:w="1251" w:type="pct"/>
            <w:tcBorders>
              <w:top w:val="nil"/>
              <w:left w:val="nil"/>
              <w:bottom w:val="nil"/>
            </w:tcBorders>
          </w:tcPr>
          <w:p w14:paraId="3DD9CA32" w14:textId="6CAF50A2" w:rsidR="003416D8" w:rsidRDefault="003416D8" w:rsidP="00E84283">
            <w:pPr>
              <w:pStyle w:val="Default"/>
              <w:rPr>
                <w:sz w:val="20"/>
                <w:szCs w:val="20"/>
              </w:rPr>
            </w:pPr>
            <w:r>
              <w:rPr>
                <w:sz w:val="20"/>
                <w:szCs w:val="20"/>
              </w:rPr>
              <w:t>Time-to-diagnosis, no referral (weeks)</w:t>
            </w:r>
          </w:p>
        </w:tc>
        <w:tc>
          <w:tcPr>
            <w:tcW w:w="1250" w:type="pct"/>
            <w:tcBorders>
              <w:top w:val="nil"/>
              <w:bottom w:val="nil"/>
            </w:tcBorders>
          </w:tcPr>
          <w:p w14:paraId="672EB821" w14:textId="68855114" w:rsidR="003416D8" w:rsidRDefault="003416D8" w:rsidP="00E84283">
            <w:pPr>
              <w:pStyle w:val="Default"/>
              <w:rPr>
                <w:sz w:val="20"/>
                <w:szCs w:val="20"/>
              </w:rPr>
            </w:pPr>
            <w:r>
              <w:rPr>
                <w:sz w:val="20"/>
                <w:szCs w:val="20"/>
              </w:rPr>
              <w:t>8</w:t>
            </w:r>
          </w:p>
        </w:tc>
        <w:tc>
          <w:tcPr>
            <w:tcW w:w="1250" w:type="pct"/>
            <w:tcBorders>
              <w:top w:val="nil"/>
              <w:bottom w:val="nil"/>
            </w:tcBorders>
          </w:tcPr>
          <w:p w14:paraId="5FB5FD64" w14:textId="77777777" w:rsidR="003416D8" w:rsidRPr="00147E31" w:rsidRDefault="003416D8" w:rsidP="00E84283">
            <w:pPr>
              <w:pStyle w:val="Default"/>
              <w:rPr>
                <w:sz w:val="20"/>
                <w:szCs w:val="20"/>
              </w:rPr>
            </w:pPr>
          </w:p>
        </w:tc>
        <w:tc>
          <w:tcPr>
            <w:tcW w:w="1250" w:type="pct"/>
            <w:tcBorders>
              <w:top w:val="nil"/>
              <w:bottom w:val="nil"/>
              <w:right w:val="nil"/>
            </w:tcBorders>
          </w:tcPr>
          <w:p w14:paraId="63C6D08C" w14:textId="43F2673A" w:rsidR="003416D8" w:rsidRDefault="003416D8" w:rsidP="00E84283">
            <w:pPr>
              <w:pStyle w:val="Default"/>
              <w:rPr>
                <w:sz w:val="20"/>
                <w:szCs w:val="20"/>
              </w:rPr>
            </w:pPr>
            <w:r>
              <w:rPr>
                <w:sz w:val="20"/>
                <w:szCs w:val="20"/>
              </w:rPr>
              <w:t>Assumption</w:t>
            </w:r>
          </w:p>
        </w:tc>
      </w:tr>
      <w:tr w:rsidR="003416D8" w14:paraId="1CE999D4" w14:textId="77777777" w:rsidTr="003416D8">
        <w:trPr>
          <w:trHeight w:val="88"/>
        </w:trPr>
        <w:tc>
          <w:tcPr>
            <w:tcW w:w="1251" w:type="pct"/>
            <w:tcBorders>
              <w:top w:val="nil"/>
              <w:left w:val="nil"/>
              <w:bottom w:val="nil"/>
            </w:tcBorders>
          </w:tcPr>
          <w:p w14:paraId="73461D64" w14:textId="1CA80E79" w:rsidR="003416D8" w:rsidRDefault="003416D8" w:rsidP="00E943BD">
            <w:pPr>
              <w:pStyle w:val="Default"/>
              <w:rPr>
                <w:sz w:val="20"/>
                <w:szCs w:val="20"/>
              </w:rPr>
            </w:pPr>
            <w:r>
              <w:rPr>
                <w:sz w:val="20"/>
                <w:szCs w:val="20"/>
              </w:rPr>
              <w:t>Utility weight, Brain tumour</w:t>
            </w:r>
          </w:p>
        </w:tc>
        <w:tc>
          <w:tcPr>
            <w:tcW w:w="1250" w:type="pct"/>
            <w:tcBorders>
              <w:top w:val="nil"/>
              <w:bottom w:val="nil"/>
            </w:tcBorders>
          </w:tcPr>
          <w:p w14:paraId="63E2774B" w14:textId="764003A2" w:rsidR="003416D8" w:rsidRDefault="003416D8" w:rsidP="00E943BD">
            <w:pPr>
              <w:pStyle w:val="Default"/>
              <w:rPr>
                <w:sz w:val="20"/>
                <w:szCs w:val="20"/>
              </w:rPr>
            </w:pPr>
            <w:r>
              <w:rPr>
                <w:sz w:val="20"/>
                <w:szCs w:val="20"/>
              </w:rPr>
              <w:t>0.89</w:t>
            </w:r>
          </w:p>
        </w:tc>
        <w:tc>
          <w:tcPr>
            <w:tcW w:w="1250" w:type="pct"/>
            <w:tcBorders>
              <w:top w:val="nil"/>
              <w:bottom w:val="nil"/>
            </w:tcBorders>
          </w:tcPr>
          <w:p w14:paraId="6F7D154C" w14:textId="77777777" w:rsidR="003416D8" w:rsidRPr="00147E31" w:rsidRDefault="003416D8" w:rsidP="00E943BD">
            <w:pPr>
              <w:pStyle w:val="Default"/>
              <w:rPr>
                <w:sz w:val="20"/>
                <w:szCs w:val="20"/>
              </w:rPr>
            </w:pPr>
          </w:p>
        </w:tc>
        <w:tc>
          <w:tcPr>
            <w:tcW w:w="1250" w:type="pct"/>
            <w:tcBorders>
              <w:top w:val="nil"/>
              <w:bottom w:val="nil"/>
              <w:right w:val="nil"/>
            </w:tcBorders>
          </w:tcPr>
          <w:p w14:paraId="2CA6FAA0" w14:textId="76B9226B" w:rsidR="003416D8" w:rsidRDefault="003416D8" w:rsidP="00E943BD">
            <w:pPr>
              <w:pStyle w:val="Default"/>
              <w:rPr>
                <w:sz w:val="20"/>
                <w:szCs w:val="20"/>
              </w:rPr>
            </w:pPr>
            <w:r>
              <w:rPr>
                <w:sz w:val="20"/>
                <w:szCs w:val="20"/>
              </w:rPr>
              <w:fldChar w:fldCharType="begin" w:fldLock="1"/>
            </w:r>
            <w:r>
              <w:rPr>
                <w:sz w:val="20"/>
                <w:szCs w:val="20"/>
              </w:rPr>
              <w:instrText>ADDIN CSL_CITATION {"citationItems":[{"id":"ITEM-1","itemData":{"DOI":"10.3310/hta11450","ISSN":"13665278","PMID":"17999840","abstract":"Objectives: To assess the clinical and cost-effectiveness of adjuvant carmustine wafers (BCNU-W) and also of adjuvant and concomitant temozolomide (TMZ), compared with surgery with radiotherapy. Data sources: Electronic databases were searched up to August 2005. Review methods: Included trials were critically appraised for key elements of internal and external validity. Relevant data were extracted and a narrative synthesis of the evidence produced. Where possible, data on absolute survival at a fixed time point were meta-analysed using a random effects model. A Markov (state transition) model was developed to assess the cost-utility of the two interventions. The model compared BCNU-W or TMZ separately with current standard treatment with surgery and radiotherapy. The simulated cohort had a mean age of 55 years and was modelled over 5 years. Results: Two randomised controlled trials (RCTs) (n = 32, n = 240) and two observational studies of BCNU-W compared with placebo wafers as adjuvant therapy to surgery and radiotherapy for newly diagnosed high-grade glioma were identified. All the studies were in adults and provided data on 193 patients who had received BCNU-W. The RCT findings excluded under 65-year-olds and those with a Karnofsky Performance Status of less than 60. The largest multi-centre RCT suggested a possible survival advantage with BCNU-W among a cohort of patients with grade III and IV tumours, adding a median of 2.3 months [95% confidence interval (CI) 0.5 to 5.1]. However, analysis using per-protocol, unstratified methods shows this difference to be not statistically significant (HR 0.77, 95% CI 0.57 to 1.03, p = 0.08). Long-term follow-up suggests a significant survival advantage using unstratified analysis. No difference in progression-free survival (PFS) was demonstrated. Subgroup analysis of those with grade IV tumours also showed no significant survival advantage with BCNU-W [hazard ratio (HR) 0.82. 95% CI 0.55 to 1.11, p = 0.20, unstratified analysis]. It is estimated that the cost of surgery and radiotherapy, with follow-up, treatment of adverse effects and end of life care is around £17,000 per patient. Treatment with BCNU-W adds an additional £6600. Across the modelled cohort of 1000 patients, use of BCNU-W costs an additional £6.6 million and confers an additional 122 quality-adjusted life-years (QALYs). On average, that is £6600 per patient for 0.12Z QALYs (6.3 quality-adjusted life-weeks). The base-case incremental cost-effecti…","author":[{"dropping-particle":"","family":"Garside","given":"R.","non-dropping-particle":"","parse-names":false,"suffix":""},{"dropping-particle":"","family":"Pitt","given":"M.","non-dropping-particle":"","parse-names":false,"suffix":""},{"dropping-particle":"","family":"Anderson","given":"R.","non-dropping-particle":"","parse-names":false,"suffix":""},{"dropping-particle":"","family":"Dyer","given":"G.","non-dropping-particle":"","parse-names":false,"suffix":""},{"dropping-particle":"","family":"Mealing","given":"S.","non-dropping-particle":"","parse-names":false,"suffix":""},{"dropping-particle":"","family":"Somerville","given":"M.","non-dropping-particle":"","parse-names":false,"suffix":""},{"dropping-particle":"","family":"Price","given":"A.","non-dropping-particle":"","parse-names":false,"suffix":""},{"dropping-particle":"","family":"Stein","given":"K.","non-dropping-particle":"","parse-names":false,"suffix":""}],"container-title":"Health Technology Assessment","id":"ITEM-1","issued":{"date-parts":[["2007"]]},"title":"The effectiveness and cost-effectiveness of carmustine implants and temozolomide for the treatment of newly diagnosed high-grade glioma: A systematic review and economic evaluation","type":"article"},"uris":["http://www.mendeley.com/documents/?uuid=6e742075-332c-4c86-ac1d-a6ce62a8c18f"]}],"mendeley":{"formattedCitation":"(6)","plainTextFormattedCitation":"(6)","previouslyFormattedCitation":"(6)"},"properties":{"noteIndex":0},"schema":"https://github.com/citation-style-language/schema/raw/master/csl-citation.json"}</w:instrText>
            </w:r>
            <w:r>
              <w:rPr>
                <w:sz w:val="20"/>
                <w:szCs w:val="20"/>
              </w:rPr>
              <w:fldChar w:fldCharType="separate"/>
            </w:r>
            <w:r w:rsidRPr="00E943BD">
              <w:rPr>
                <w:noProof/>
                <w:sz w:val="20"/>
                <w:szCs w:val="20"/>
              </w:rPr>
              <w:t>(6)</w:t>
            </w:r>
            <w:r>
              <w:rPr>
                <w:sz w:val="20"/>
                <w:szCs w:val="20"/>
              </w:rPr>
              <w:fldChar w:fldCharType="end"/>
            </w:r>
          </w:p>
        </w:tc>
      </w:tr>
      <w:tr w:rsidR="003416D8" w14:paraId="520B0F97" w14:textId="64BBF78D" w:rsidTr="003416D8">
        <w:trPr>
          <w:trHeight w:val="88"/>
        </w:trPr>
        <w:tc>
          <w:tcPr>
            <w:tcW w:w="1251" w:type="pct"/>
            <w:tcBorders>
              <w:top w:val="single" w:sz="8" w:space="0" w:color="auto"/>
              <w:left w:val="nil"/>
              <w:bottom w:val="nil"/>
            </w:tcBorders>
          </w:tcPr>
          <w:p w14:paraId="649175FE" w14:textId="417CC960" w:rsidR="003416D8" w:rsidRPr="00950ADE" w:rsidRDefault="003416D8" w:rsidP="00E943BD">
            <w:pPr>
              <w:pStyle w:val="Default"/>
              <w:rPr>
                <w:b/>
                <w:bCs/>
                <w:sz w:val="20"/>
                <w:szCs w:val="20"/>
              </w:rPr>
            </w:pPr>
            <w:r w:rsidRPr="00950ADE">
              <w:rPr>
                <w:b/>
                <w:bCs/>
                <w:sz w:val="20"/>
                <w:szCs w:val="20"/>
              </w:rPr>
              <w:t>Decision Tree Probabilities:</w:t>
            </w:r>
          </w:p>
        </w:tc>
        <w:tc>
          <w:tcPr>
            <w:tcW w:w="1250" w:type="pct"/>
            <w:tcBorders>
              <w:top w:val="single" w:sz="8" w:space="0" w:color="auto"/>
              <w:bottom w:val="nil"/>
            </w:tcBorders>
          </w:tcPr>
          <w:p w14:paraId="3B687B99" w14:textId="77777777" w:rsidR="003416D8" w:rsidRDefault="003416D8" w:rsidP="00E943BD">
            <w:pPr>
              <w:pStyle w:val="Default"/>
              <w:rPr>
                <w:b/>
                <w:bCs/>
                <w:sz w:val="20"/>
                <w:szCs w:val="20"/>
              </w:rPr>
            </w:pPr>
          </w:p>
        </w:tc>
        <w:tc>
          <w:tcPr>
            <w:tcW w:w="1250" w:type="pct"/>
            <w:tcBorders>
              <w:top w:val="single" w:sz="8" w:space="0" w:color="auto"/>
              <w:bottom w:val="nil"/>
            </w:tcBorders>
          </w:tcPr>
          <w:p w14:paraId="580572EB" w14:textId="77777777" w:rsidR="003416D8" w:rsidRPr="00147E31" w:rsidRDefault="003416D8" w:rsidP="00E943BD">
            <w:pPr>
              <w:pStyle w:val="Default"/>
              <w:rPr>
                <w:sz w:val="20"/>
                <w:szCs w:val="20"/>
              </w:rPr>
            </w:pPr>
          </w:p>
        </w:tc>
        <w:tc>
          <w:tcPr>
            <w:tcW w:w="1250" w:type="pct"/>
            <w:tcBorders>
              <w:top w:val="single" w:sz="8" w:space="0" w:color="auto"/>
              <w:bottom w:val="nil"/>
              <w:right w:val="nil"/>
            </w:tcBorders>
          </w:tcPr>
          <w:p w14:paraId="1A14D11D" w14:textId="28080DC8" w:rsidR="003416D8" w:rsidRPr="00147E31" w:rsidRDefault="003416D8" w:rsidP="00E943BD">
            <w:pPr>
              <w:pStyle w:val="Default"/>
              <w:rPr>
                <w:sz w:val="20"/>
                <w:szCs w:val="20"/>
              </w:rPr>
            </w:pPr>
          </w:p>
        </w:tc>
      </w:tr>
      <w:tr w:rsidR="003416D8" w14:paraId="62D2B5CD" w14:textId="2BA706CD" w:rsidTr="003416D8">
        <w:trPr>
          <w:trHeight w:val="88"/>
        </w:trPr>
        <w:tc>
          <w:tcPr>
            <w:tcW w:w="1251" w:type="pct"/>
            <w:tcBorders>
              <w:top w:val="nil"/>
              <w:bottom w:val="single" w:sz="8" w:space="0" w:color="auto"/>
            </w:tcBorders>
          </w:tcPr>
          <w:p w14:paraId="258E9433" w14:textId="77777777" w:rsidR="003416D8" w:rsidRPr="00830FE6" w:rsidRDefault="003416D8" w:rsidP="00E943BD">
            <w:pPr>
              <w:pStyle w:val="Default"/>
              <w:rPr>
                <w:sz w:val="20"/>
                <w:szCs w:val="20"/>
              </w:rPr>
            </w:pPr>
          </w:p>
        </w:tc>
        <w:tc>
          <w:tcPr>
            <w:tcW w:w="1250" w:type="pct"/>
            <w:tcBorders>
              <w:top w:val="nil"/>
              <w:bottom w:val="single" w:sz="8" w:space="0" w:color="auto"/>
            </w:tcBorders>
          </w:tcPr>
          <w:p w14:paraId="69D822C8" w14:textId="1DC7B4A4" w:rsidR="003416D8" w:rsidRDefault="003416D8" w:rsidP="00E943BD">
            <w:pPr>
              <w:pStyle w:val="Default"/>
              <w:rPr>
                <w:sz w:val="20"/>
                <w:szCs w:val="20"/>
              </w:rPr>
            </w:pPr>
            <w:r>
              <w:rPr>
                <w:b/>
                <w:bCs/>
                <w:sz w:val="20"/>
                <w:szCs w:val="20"/>
              </w:rPr>
              <w:t>Probability</w:t>
            </w:r>
          </w:p>
        </w:tc>
        <w:tc>
          <w:tcPr>
            <w:tcW w:w="1250" w:type="pct"/>
            <w:tcBorders>
              <w:top w:val="nil"/>
              <w:bottom w:val="single" w:sz="8" w:space="0" w:color="auto"/>
            </w:tcBorders>
          </w:tcPr>
          <w:p w14:paraId="4EB52A73" w14:textId="0339D229" w:rsidR="003416D8" w:rsidRPr="00147E31" w:rsidRDefault="003416D8" w:rsidP="00E943BD">
            <w:pPr>
              <w:pStyle w:val="Default"/>
              <w:rPr>
                <w:sz w:val="20"/>
                <w:szCs w:val="20"/>
              </w:rPr>
            </w:pPr>
            <w:r>
              <w:rPr>
                <w:b/>
                <w:bCs/>
                <w:sz w:val="20"/>
                <w:szCs w:val="20"/>
              </w:rPr>
              <w:t>Distribution for PSA</w:t>
            </w:r>
            <w:r w:rsidR="00536F86">
              <w:rPr>
                <w:b/>
                <w:bCs/>
                <w:sz w:val="20"/>
                <w:szCs w:val="20"/>
              </w:rPr>
              <w:t>, if applicable</w:t>
            </w:r>
          </w:p>
        </w:tc>
        <w:tc>
          <w:tcPr>
            <w:tcW w:w="1250" w:type="pct"/>
            <w:tcBorders>
              <w:top w:val="nil"/>
              <w:bottom w:val="single" w:sz="8" w:space="0" w:color="auto"/>
            </w:tcBorders>
          </w:tcPr>
          <w:p w14:paraId="41BCA1F7" w14:textId="6BB06E18" w:rsidR="003416D8" w:rsidRPr="00147E31" w:rsidRDefault="003416D8" w:rsidP="00E943BD">
            <w:pPr>
              <w:pStyle w:val="Default"/>
              <w:rPr>
                <w:sz w:val="20"/>
                <w:szCs w:val="20"/>
              </w:rPr>
            </w:pPr>
            <w:r>
              <w:rPr>
                <w:b/>
                <w:bCs/>
                <w:sz w:val="20"/>
                <w:szCs w:val="20"/>
              </w:rPr>
              <w:t>Source</w:t>
            </w:r>
          </w:p>
        </w:tc>
      </w:tr>
      <w:tr w:rsidR="003416D8" w14:paraId="7759EE01" w14:textId="7C9E631C" w:rsidTr="003416D8">
        <w:trPr>
          <w:trHeight w:val="88"/>
        </w:trPr>
        <w:tc>
          <w:tcPr>
            <w:tcW w:w="1251" w:type="pct"/>
            <w:tcBorders>
              <w:top w:val="single" w:sz="8" w:space="0" w:color="auto"/>
            </w:tcBorders>
          </w:tcPr>
          <w:p w14:paraId="489559E8" w14:textId="74F6D6F4" w:rsidR="003416D8" w:rsidRPr="00672948" w:rsidRDefault="00672948" w:rsidP="00E943BD">
            <w:pPr>
              <w:pStyle w:val="Default"/>
              <w:rPr>
                <w:b/>
                <w:bCs/>
                <w:sz w:val="20"/>
                <w:szCs w:val="20"/>
              </w:rPr>
            </w:pPr>
            <w:r w:rsidRPr="00672948">
              <w:rPr>
                <w:b/>
                <w:bCs/>
                <w:sz w:val="20"/>
                <w:szCs w:val="20"/>
              </w:rPr>
              <w:t>Probabilities for c</w:t>
            </w:r>
            <w:r w:rsidR="003416D8" w:rsidRPr="00672948">
              <w:rPr>
                <w:b/>
                <w:bCs/>
                <w:sz w:val="20"/>
                <w:szCs w:val="20"/>
              </w:rPr>
              <w:t>ancer cases:</w:t>
            </w:r>
          </w:p>
        </w:tc>
        <w:tc>
          <w:tcPr>
            <w:tcW w:w="1250" w:type="pct"/>
            <w:tcBorders>
              <w:top w:val="single" w:sz="8" w:space="0" w:color="auto"/>
            </w:tcBorders>
          </w:tcPr>
          <w:p w14:paraId="24A6EA5B" w14:textId="77777777" w:rsidR="003416D8" w:rsidRDefault="003416D8" w:rsidP="00E943BD">
            <w:pPr>
              <w:pStyle w:val="Default"/>
              <w:rPr>
                <w:b/>
                <w:bCs/>
                <w:sz w:val="20"/>
                <w:szCs w:val="20"/>
              </w:rPr>
            </w:pPr>
          </w:p>
        </w:tc>
        <w:tc>
          <w:tcPr>
            <w:tcW w:w="1250" w:type="pct"/>
            <w:tcBorders>
              <w:top w:val="single" w:sz="8" w:space="0" w:color="auto"/>
            </w:tcBorders>
          </w:tcPr>
          <w:p w14:paraId="5147595A" w14:textId="77777777" w:rsidR="003416D8" w:rsidRPr="00147E31" w:rsidRDefault="003416D8" w:rsidP="00E943BD">
            <w:pPr>
              <w:pStyle w:val="Default"/>
              <w:rPr>
                <w:sz w:val="20"/>
                <w:szCs w:val="20"/>
              </w:rPr>
            </w:pPr>
          </w:p>
        </w:tc>
        <w:tc>
          <w:tcPr>
            <w:tcW w:w="1250" w:type="pct"/>
            <w:tcBorders>
              <w:top w:val="single" w:sz="8" w:space="0" w:color="auto"/>
            </w:tcBorders>
          </w:tcPr>
          <w:p w14:paraId="634D15F7" w14:textId="172A6A93" w:rsidR="003416D8" w:rsidRPr="00147E31" w:rsidRDefault="003416D8" w:rsidP="00E943BD">
            <w:pPr>
              <w:pStyle w:val="Default"/>
              <w:rPr>
                <w:sz w:val="20"/>
                <w:szCs w:val="20"/>
              </w:rPr>
            </w:pPr>
          </w:p>
        </w:tc>
      </w:tr>
      <w:tr w:rsidR="003416D8" w14:paraId="168F8E18" w14:textId="1F509B0B" w:rsidTr="003416D8">
        <w:trPr>
          <w:trHeight w:val="204"/>
        </w:trPr>
        <w:tc>
          <w:tcPr>
            <w:tcW w:w="1251" w:type="pct"/>
          </w:tcPr>
          <w:p w14:paraId="500C8B7B" w14:textId="38F09213" w:rsidR="003416D8" w:rsidRDefault="00672948" w:rsidP="00E943BD">
            <w:pPr>
              <w:pStyle w:val="Default"/>
              <w:rPr>
                <w:sz w:val="20"/>
                <w:szCs w:val="20"/>
              </w:rPr>
            </w:pPr>
            <w:r>
              <w:rPr>
                <w:sz w:val="20"/>
                <w:szCs w:val="20"/>
              </w:rPr>
              <w:t>Liquid Biopsy</w:t>
            </w:r>
            <w:r w:rsidR="003416D8">
              <w:rPr>
                <w:sz w:val="20"/>
                <w:szCs w:val="20"/>
              </w:rPr>
              <w:t xml:space="preserve"> Test</w:t>
            </w:r>
            <w:r>
              <w:rPr>
                <w:sz w:val="20"/>
                <w:szCs w:val="20"/>
              </w:rPr>
              <w:t xml:space="preserve"> positive result</w:t>
            </w:r>
            <w:r w:rsidR="003416D8">
              <w:rPr>
                <w:sz w:val="20"/>
                <w:szCs w:val="20"/>
              </w:rPr>
              <w:t xml:space="preserve"> (test sensitivity) </w:t>
            </w:r>
          </w:p>
        </w:tc>
        <w:tc>
          <w:tcPr>
            <w:tcW w:w="1250" w:type="pct"/>
          </w:tcPr>
          <w:p w14:paraId="0C4FD5EA" w14:textId="1026297A" w:rsidR="003416D8" w:rsidRDefault="003416D8" w:rsidP="00E943BD">
            <w:pPr>
              <w:pStyle w:val="Default"/>
              <w:rPr>
                <w:sz w:val="20"/>
                <w:szCs w:val="20"/>
              </w:rPr>
            </w:pPr>
            <w:r>
              <w:rPr>
                <w:sz w:val="20"/>
                <w:szCs w:val="20"/>
              </w:rPr>
              <w:t xml:space="preserve">0·81 </w:t>
            </w:r>
          </w:p>
        </w:tc>
        <w:tc>
          <w:tcPr>
            <w:tcW w:w="1250" w:type="pct"/>
          </w:tcPr>
          <w:p w14:paraId="4019A4FC" w14:textId="6D0895E4" w:rsidR="003416D8" w:rsidRPr="0021347E" w:rsidRDefault="00690AE8" w:rsidP="00E943BD">
            <w:pPr>
              <w:pStyle w:val="Default"/>
              <w:rPr>
                <w:sz w:val="20"/>
                <w:szCs w:val="20"/>
              </w:rPr>
            </w:pPr>
            <w:r>
              <w:rPr>
                <w:sz w:val="20"/>
                <w:szCs w:val="20"/>
              </w:rPr>
              <w:t>Beta (54,13)</w:t>
            </w:r>
          </w:p>
        </w:tc>
        <w:tc>
          <w:tcPr>
            <w:tcW w:w="1250" w:type="pct"/>
          </w:tcPr>
          <w:p w14:paraId="7258C790" w14:textId="393BA444" w:rsidR="003416D8" w:rsidRPr="00147E31" w:rsidRDefault="003416D8" w:rsidP="00E943BD">
            <w:pPr>
              <w:pStyle w:val="Default"/>
              <w:rPr>
                <w:sz w:val="20"/>
                <w:szCs w:val="20"/>
              </w:rPr>
            </w:pPr>
            <w:r w:rsidRPr="0021347E">
              <w:rPr>
                <w:sz w:val="20"/>
                <w:szCs w:val="20"/>
              </w:rPr>
              <w:t>[Brennan et al, under review]</w:t>
            </w:r>
          </w:p>
        </w:tc>
      </w:tr>
      <w:tr w:rsidR="003416D8" w14:paraId="7534D230" w14:textId="52ECE5F5" w:rsidTr="003416D8">
        <w:trPr>
          <w:trHeight w:val="205"/>
        </w:trPr>
        <w:tc>
          <w:tcPr>
            <w:tcW w:w="1251" w:type="pct"/>
          </w:tcPr>
          <w:p w14:paraId="1C4AF83A" w14:textId="101BE860" w:rsidR="003416D8" w:rsidRDefault="003416D8" w:rsidP="00E943BD">
            <w:pPr>
              <w:pStyle w:val="Default"/>
              <w:rPr>
                <w:sz w:val="20"/>
                <w:szCs w:val="20"/>
              </w:rPr>
            </w:pPr>
            <w:r>
              <w:rPr>
                <w:sz w:val="20"/>
                <w:szCs w:val="20"/>
              </w:rPr>
              <w:t>Standard MRI/CT</w:t>
            </w:r>
            <w:r w:rsidR="00672948">
              <w:rPr>
                <w:sz w:val="20"/>
                <w:szCs w:val="20"/>
              </w:rPr>
              <w:t xml:space="preserve"> positive result</w:t>
            </w:r>
            <w:r>
              <w:rPr>
                <w:sz w:val="20"/>
                <w:szCs w:val="20"/>
              </w:rPr>
              <w:t xml:space="preserve"> (reference test sensitivity) </w:t>
            </w:r>
          </w:p>
        </w:tc>
        <w:tc>
          <w:tcPr>
            <w:tcW w:w="1250" w:type="pct"/>
          </w:tcPr>
          <w:p w14:paraId="032183D1" w14:textId="77777777" w:rsidR="003416D8" w:rsidRDefault="003416D8" w:rsidP="00E943BD">
            <w:pPr>
              <w:pStyle w:val="Default"/>
              <w:rPr>
                <w:sz w:val="20"/>
                <w:szCs w:val="20"/>
              </w:rPr>
            </w:pPr>
            <w:r>
              <w:rPr>
                <w:sz w:val="20"/>
                <w:szCs w:val="20"/>
              </w:rPr>
              <w:t xml:space="preserve">1 </w:t>
            </w:r>
          </w:p>
        </w:tc>
        <w:tc>
          <w:tcPr>
            <w:tcW w:w="1250" w:type="pct"/>
          </w:tcPr>
          <w:p w14:paraId="205B399C" w14:textId="77777777" w:rsidR="003416D8" w:rsidRPr="00147E31" w:rsidRDefault="003416D8" w:rsidP="00E943BD">
            <w:pPr>
              <w:pStyle w:val="Default"/>
              <w:rPr>
                <w:sz w:val="20"/>
                <w:szCs w:val="20"/>
              </w:rPr>
            </w:pPr>
          </w:p>
        </w:tc>
        <w:tc>
          <w:tcPr>
            <w:tcW w:w="1250" w:type="pct"/>
          </w:tcPr>
          <w:p w14:paraId="653ED193" w14:textId="0839EF52" w:rsidR="003416D8" w:rsidRPr="00147E31" w:rsidRDefault="00536F86" w:rsidP="00E943BD">
            <w:pPr>
              <w:pStyle w:val="Default"/>
              <w:rPr>
                <w:sz w:val="20"/>
                <w:szCs w:val="20"/>
              </w:rPr>
            </w:pPr>
            <w:r>
              <w:rPr>
                <w:sz w:val="20"/>
                <w:szCs w:val="20"/>
              </w:rPr>
              <w:t>Assumption</w:t>
            </w:r>
          </w:p>
        </w:tc>
      </w:tr>
      <w:tr w:rsidR="003416D8" w14:paraId="0B66EF27" w14:textId="35FAF1FC" w:rsidTr="003416D8">
        <w:trPr>
          <w:trHeight w:val="205"/>
        </w:trPr>
        <w:tc>
          <w:tcPr>
            <w:tcW w:w="1251" w:type="pct"/>
          </w:tcPr>
          <w:p w14:paraId="06708502" w14:textId="566A0F56" w:rsidR="003416D8" w:rsidRDefault="003416D8" w:rsidP="00E943BD">
            <w:pPr>
              <w:pStyle w:val="Default"/>
              <w:rPr>
                <w:sz w:val="20"/>
                <w:szCs w:val="20"/>
              </w:rPr>
            </w:pPr>
            <w:r>
              <w:rPr>
                <w:sz w:val="20"/>
                <w:szCs w:val="20"/>
              </w:rPr>
              <w:t>Fast-track MRI/CT</w:t>
            </w:r>
            <w:r w:rsidR="00672948">
              <w:rPr>
                <w:sz w:val="20"/>
                <w:szCs w:val="20"/>
              </w:rPr>
              <w:t xml:space="preserve"> positive result</w:t>
            </w:r>
            <w:r>
              <w:rPr>
                <w:sz w:val="20"/>
                <w:szCs w:val="20"/>
              </w:rPr>
              <w:t xml:space="preserve"> (reference test sensitivity) </w:t>
            </w:r>
          </w:p>
        </w:tc>
        <w:tc>
          <w:tcPr>
            <w:tcW w:w="1250" w:type="pct"/>
          </w:tcPr>
          <w:p w14:paraId="25AB6416" w14:textId="77777777" w:rsidR="003416D8" w:rsidRDefault="003416D8" w:rsidP="00E943BD">
            <w:pPr>
              <w:pStyle w:val="Default"/>
              <w:rPr>
                <w:sz w:val="20"/>
                <w:szCs w:val="20"/>
              </w:rPr>
            </w:pPr>
            <w:r>
              <w:rPr>
                <w:sz w:val="20"/>
                <w:szCs w:val="20"/>
              </w:rPr>
              <w:t xml:space="preserve">1 </w:t>
            </w:r>
          </w:p>
        </w:tc>
        <w:tc>
          <w:tcPr>
            <w:tcW w:w="1250" w:type="pct"/>
          </w:tcPr>
          <w:p w14:paraId="1CF104EA" w14:textId="77777777" w:rsidR="003416D8" w:rsidRPr="00147E31" w:rsidRDefault="003416D8" w:rsidP="00E943BD">
            <w:pPr>
              <w:pStyle w:val="Default"/>
              <w:rPr>
                <w:sz w:val="20"/>
                <w:szCs w:val="20"/>
              </w:rPr>
            </w:pPr>
          </w:p>
        </w:tc>
        <w:tc>
          <w:tcPr>
            <w:tcW w:w="1250" w:type="pct"/>
          </w:tcPr>
          <w:p w14:paraId="77221481" w14:textId="35FF5C59" w:rsidR="003416D8" w:rsidRPr="00147E31" w:rsidRDefault="00536F86" w:rsidP="00E943BD">
            <w:pPr>
              <w:pStyle w:val="Default"/>
              <w:rPr>
                <w:sz w:val="20"/>
                <w:szCs w:val="20"/>
              </w:rPr>
            </w:pPr>
            <w:r>
              <w:rPr>
                <w:sz w:val="20"/>
                <w:szCs w:val="20"/>
              </w:rPr>
              <w:t>Assumption</w:t>
            </w:r>
          </w:p>
        </w:tc>
      </w:tr>
      <w:tr w:rsidR="003416D8" w14:paraId="53F95D65" w14:textId="71798F66" w:rsidTr="003416D8">
        <w:trPr>
          <w:trHeight w:val="90"/>
        </w:trPr>
        <w:tc>
          <w:tcPr>
            <w:tcW w:w="1251" w:type="pct"/>
          </w:tcPr>
          <w:p w14:paraId="06F164B7" w14:textId="4D584A00" w:rsidR="003416D8" w:rsidRDefault="003416D8" w:rsidP="00E943BD">
            <w:pPr>
              <w:pStyle w:val="Default"/>
              <w:rPr>
                <w:sz w:val="20"/>
                <w:szCs w:val="20"/>
              </w:rPr>
            </w:pPr>
            <w:r>
              <w:rPr>
                <w:sz w:val="20"/>
                <w:szCs w:val="20"/>
              </w:rPr>
              <w:lastRenderedPageBreak/>
              <w:t>Referral decision</w:t>
            </w:r>
            <w:r w:rsidR="00672948">
              <w:rPr>
                <w:sz w:val="20"/>
                <w:szCs w:val="20"/>
              </w:rPr>
              <w:t xml:space="preserve"> if Liquid Biopsy Test negative result </w:t>
            </w:r>
          </w:p>
        </w:tc>
        <w:tc>
          <w:tcPr>
            <w:tcW w:w="1250" w:type="pct"/>
          </w:tcPr>
          <w:p w14:paraId="75B18723" w14:textId="3B9E936A" w:rsidR="003416D8" w:rsidRDefault="003416D8" w:rsidP="00E943BD">
            <w:pPr>
              <w:pStyle w:val="Default"/>
              <w:rPr>
                <w:sz w:val="20"/>
                <w:szCs w:val="20"/>
              </w:rPr>
            </w:pPr>
            <w:r>
              <w:rPr>
                <w:sz w:val="20"/>
                <w:szCs w:val="20"/>
              </w:rPr>
              <w:t xml:space="preserve">Primary:0·5, Secondary: 1 </w:t>
            </w:r>
          </w:p>
        </w:tc>
        <w:tc>
          <w:tcPr>
            <w:tcW w:w="1250" w:type="pct"/>
          </w:tcPr>
          <w:p w14:paraId="3A54011B" w14:textId="77777777" w:rsidR="003416D8" w:rsidRDefault="003416D8" w:rsidP="00E943BD">
            <w:pPr>
              <w:pStyle w:val="Default"/>
              <w:rPr>
                <w:sz w:val="20"/>
                <w:szCs w:val="20"/>
              </w:rPr>
            </w:pPr>
          </w:p>
        </w:tc>
        <w:tc>
          <w:tcPr>
            <w:tcW w:w="1250" w:type="pct"/>
          </w:tcPr>
          <w:p w14:paraId="5F7F23AE" w14:textId="655649A4" w:rsidR="003416D8" w:rsidRPr="00147E31" w:rsidRDefault="003416D8" w:rsidP="00E943BD">
            <w:pPr>
              <w:pStyle w:val="Default"/>
              <w:rPr>
                <w:sz w:val="20"/>
                <w:szCs w:val="20"/>
              </w:rPr>
            </w:pPr>
            <w:r>
              <w:rPr>
                <w:sz w:val="20"/>
                <w:szCs w:val="20"/>
              </w:rPr>
              <w:t xml:space="preserve">Expert opinion </w:t>
            </w:r>
            <w:r>
              <w:rPr>
                <w:sz w:val="20"/>
                <w:szCs w:val="20"/>
              </w:rPr>
              <w:fldChar w:fldCharType="begin" w:fldLock="1"/>
            </w:r>
            <w:r>
              <w:rPr>
                <w:sz w:val="20"/>
                <w:szCs w:val="20"/>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1"]]},"publisher":"BMJ Publishing Group","title":"Health economic evaluation of a serum-based blood test for brain tumour diagnosis: Exploration of two clinical scenarios","type":"article-journal","volume":"8"},"uris":["http://www.mendeley.com/documents/?uuid=2b0dfa23-c2c6-34ce-88c9-b85d6cb0c0d4"]}],"mendeley":{"formattedCitation":"(1)","plainTextFormattedCitation":"(1)","previouslyFormattedCitation":"(1)"},"properties":{"noteIndex":0},"schema":"https://github.com/citation-style-language/schema/raw/master/csl-citation.json"}</w:instrText>
            </w:r>
            <w:r>
              <w:rPr>
                <w:sz w:val="20"/>
                <w:szCs w:val="20"/>
              </w:rPr>
              <w:fldChar w:fldCharType="separate"/>
            </w:r>
            <w:r w:rsidRPr="00147E31">
              <w:rPr>
                <w:noProof/>
                <w:sz w:val="20"/>
                <w:szCs w:val="20"/>
              </w:rPr>
              <w:t>(1)</w:t>
            </w:r>
            <w:r>
              <w:rPr>
                <w:sz w:val="20"/>
                <w:szCs w:val="20"/>
              </w:rPr>
              <w:fldChar w:fldCharType="end"/>
            </w:r>
          </w:p>
        </w:tc>
      </w:tr>
      <w:tr w:rsidR="003416D8" w14:paraId="0A5FBEF7" w14:textId="2B88AC25" w:rsidTr="003416D8">
        <w:trPr>
          <w:gridAfter w:val="2"/>
          <w:wAfter w:w="2500" w:type="pct"/>
          <w:trHeight w:val="90"/>
        </w:trPr>
        <w:tc>
          <w:tcPr>
            <w:tcW w:w="1250" w:type="pct"/>
          </w:tcPr>
          <w:p w14:paraId="7E74F474" w14:textId="311FE5EE" w:rsidR="003416D8" w:rsidRPr="00672948" w:rsidRDefault="00672948" w:rsidP="00E943BD">
            <w:pPr>
              <w:pStyle w:val="Default"/>
              <w:rPr>
                <w:b/>
                <w:bCs/>
                <w:sz w:val="20"/>
                <w:szCs w:val="20"/>
              </w:rPr>
            </w:pPr>
            <w:r w:rsidRPr="00672948">
              <w:rPr>
                <w:b/>
                <w:bCs/>
                <w:sz w:val="20"/>
                <w:szCs w:val="20"/>
              </w:rPr>
              <w:t>Probabilities for non-cancer cases:</w:t>
            </w:r>
          </w:p>
        </w:tc>
        <w:tc>
          <w:tcPr>
            <w:tcW w:w="1250" w:type="pct"/>
          </w:tcPr>
          <w:p w14:paraId="3540CA6E" w14:textId="43BB2B32" w:rsidR="003416D8" w:rsidRPr="00147E31" w:rsidRDefault="003416D8" w:rsidP="00E943BD">
            <w:pPr>
              <w:pStyle w:val="Default"/>
              <w:rPr>
                <w:sz w:val="20"/>
                <w:szCs w:val="20"/>
              </w:rPr>
            </w:pPr>
          </w:p>
        </w:tc>
      </w:tr>
      <w:tr w:rsidR="003416D8" w14:paraId="7AB7B635" w14:textId="11A2A047" w:rsidTr="003416D8">
        <w:trPr>
          <w:trHeight w:val="204"/>
        </w:trPr>
        <w:tc>
          <w:tcPr>
            <w:tcW w:w="1251" w:type="pct"/>
          </w:tcPr>
          <w:p w14:paraId="162DC347" w14:textId="768BEA52" w:rsidR="003416D8" w:rsidRDefault="00672948" w:rsidP="00E943BD">
            <w:pPr>
              <w:pStyle w:val="Default"/>
              <w:rPr>
                <w:sz w:val="20"/>
                <w:szCs w:val="20"/>
              </w:rPr>
            </w:pPr>
            <w:r>
              <w:rPr>
                <w:sz w:val="20"/>
                <w:szCs w:val="20"/>
              </w:rPr>
              <w:t xml:space="preserve">Liquid Biopsy Test negative result </w:t>
            </w:r>
            <w:r w:rsidR="003416D8">
              <w:rPr>
                <w:sz w:val="20"/>
                <w:szCs w:val="20"/>
              </w:rPr>
              <w:t xml:space="preserve">(test specificity) </w:t>
            </w:r>
          </w:p>
        </w:tc>
        <w:tc>
          <w:tcPr>
            <w:tcW w:w="1250" w:type="pct"/>
          </w:tcPr>
          <w:p w14:paraId="74A94173" w14:textId="6A5D279E" w:rsidR="003416D8" w:rsidRDefault="003416D8" w:rsidP="00E943BD">
            <w:pPr>
              <w:pStyle w:val="Default"/>
              <w:rPr>
                <w:sz w:val="20"/>
                <w:szCs w:val="20"/>
              </w:rPr>
            </w:pPr>
            <w:r>
              <w:rPr>
                <w:sz w:val="20"/>
                <w:szCs w:val="20"/>
              </w:rPr>
              <w:t>0·</w:t>
            </w:r>
            <w:r w:rsidR="00690AE8">
              <w:rPr>
                <w:sz w:val="20"/>
                <w:szCs w:val="20"/>
              </w:rPr>
              <w:t>8</w:t>
            </w:r>
          </w:p>
        </w:tc>
        <w:tc>
          <w:tcPr>
            <w:tcW w:w="1250" w:type="pct"/>
          </w:tcPr>
          <w:p w14:paraId="236B2961" w14:textId="7A197092" w:rsidR="003416D8" w:rsidRPr="0021347E" w:rsidRDefault="00690AE8" w:rsidP="00E943BD">
            <w:pPr>
              <w:pStyle w:val="Default"/>
              <w:rPr>
                <w:sz w:val="20"/>
                <w:szCs w:val="20"/>
              </w:rPr>
            </w:pPr>
            <w:r>
              <w:rPr>
                <w:sz w:val="20"/>
                <w:szCs w:val="20"/>
              </w:rPr>
              <w:t>Beta (253,65)</w:t>
            </w:r>
          </w:p>
        </w:tc>
        <w:tc>
          <w:tcPr>
            <w:tcW w:w="1250" w:type="pct"/>
          </w:tcPr>
          <w:p w14:paraId="26EB6DC1" w14:textId="67D2F76E" w:rsidR="003416D8" w:rsidRPr="00147E31" w:rsidRDefault="003416D8" w:rsidP="00E943BD">
            <w:pPr>
              <w:pStyle w:val="Default"/>
              <w:rPr>
                <w:sz w:val="20"/>
                <w:szCs w:val="20"/>
              </w:rPr>
            </w:pPr>
            <w:r w:rsidRPr="0021347E">
              <w:rPr>
                <w:sz w:val="20"/>
                <w:szCs w:val="20"/>
              </w:rPr>
              <w:t>[Brennan et al, under review]</w:t>
            </w:r>
          </w:p>
        </w:tc>
      </w:tr>
      <w:tr w:rsidR="003416D8" w14:paraId="0A5B26EB" w14:textId="30DE542A" w:rsidTr="003416D8">
        <w:trPr>
          <w:trHeight w:val="205"/>
        </w:trPr>
        <w:tc>
          <w:tcPr>
            <w:tcW w:w="1251" w:type="pct"/>
          </w:tcPr>
          <w:p w14:paraId="74D5FE98" w14:textId="54981C26" w:rsidR="003416D8" w:rsidRDefault="003416D8" w:rsidP="00E943BD">
            <w:pPr>
              <w:pStyle w:val="Default"/>
              <w:rPr>
                <w:sz w:val="20"/>
                <w:szCs w:val="20"/>
              </w:rPr>
            </w:pPr>
            <w:r>
              <w:rPr>
                <w:sz w:val="20"/>
                <w:szCs w:val="20"/>
              </w:rPr>
              <w:t>Standard MRI/CT</w:t>
            </w:r>
            <w:r w:rsidR="00672948">
              <w:rPr>
                <w:sz w:val="20"/>
                <w:szCs w:val="20"/>
              </w:rPr>
              <w:t xml:space="preserve"> positive result</w:t>
            </w:r>
            <w:r>
              <w:rPr>
                <w:sz w:val="20"/>
                <w:szCs w:val="20"/>
              </w:rPr>
              <w:t xml:space="preserve"> (</w:t>
            </w:r>
            <w:r w:rsidR="00672948">
              <w:rPr>
                <w:sz w:val="20"/>
                <w:szCs w:val="20"/>
              </w:rPr>
              <w:t>1 -</w:t>
            </w:r>
            <w:r>
              <w:rPr>
                <w:sz w:val="20"/>
                <w:szCs w:val="20"/>
              </w:rPr>
              <w:t xml:space="preserve">reference test specificity) </w:t>
            </w:r>
          </w:p>
        </w:tc>
        <w:tc>
          <w:tcPr>
            <w:tcW w:w="1250" w:type="pct"/>
          </w:tcPr>
          <w:p w14:paraId="50950A6C" w14:textId="77777777" w:rsidR="003416D8" w:rsidRDefault="003416D8" w:rsidP="00E943BD">
            <w:pPr>
              <w:pStyle w:val="Default"/>
              <w:rPr>
                <w:sz w:val="20"/>
                <w:szCs w:val="20"/>
              </w:rPr>
            </w:pPr>
            <w:r>
              <w:rPr>
                <w:sz w:val="20"/>
                <w:szCs w:val="20"/>
              </w:rPr>
              <w:t xml:space="preserve">0 </w:t>
            </w:r>
          </w:p>
        </w:tc>
        <w:tc>
          <w:tcPr>
            <w:tcW w:w="1250" w:type="pct"/>
          </w:tcPr>
          <w:p w14:paraId="0476C2F9" w14:textId="77777777" w:rsidR="003416D8" w:rsidRPr="00147E31" w:rsidRDefault="003416D8" w:rsidP="00E943BD">
            <w:pPr>
              <w:pStyle w:val="Default"/>
              <w:rPr>
                <w:sz w:val="20"/>
                <w:szCs w:val="20"/>
              </w:rPr>
            </w:pPr>
          </w:p>
        </w:tc>
        <w:tc>
          <w:tcPr>
            <w:tcW w:w="1250" w:type="pct"/>
          </w:tcPr>
          <w:p w14:paraId="5C4F9AEF" w14:textId="20869308" w:rsidR="003416D8" w:rsidRPr="00147E31" w:rsidRDefault="00536F86" w:rsidP="00E943BD">
            <w:pPr>
              <w:pStyle w:val="Default"/>
              <w:rPr>
                <w:sz w:val="20"/>
                <w:szCs w:val="20"/>
              </w:rPr>
            </w:pPr>
            <w:r>
              <w:rPr>
                <w:sz w:val="20"/>
                <w:szCs w:val="20"/>
              </w:rPr>
              <w:t>Assumption</w:t>
            </w:r>
          </w:p>
        </w:tc>
      </w:tr>
      <w:tr w:rsidR="003416D8" w14:paraId="5AC462CD" w14:textId="74F7AE32" w:rsidTr="003416D8">
        <w:trPr>
          <w:trHeight w:val="204"/>
        </w:trPr>
        <w:tc>
          <w:tcPr>
            <w:tcW w:w="1251" w:type="pct"/>
            <w:tcBorders>
              <w:bottom w:val="nil"/>
            </w:tcBorders>
          </w:tcPr>
          <w:p w14:paraId="65F0C07D" w14:textId="17FC63F7" w:rsidR="003416D8" w:rsidRDefault="003416D8" w:rsidP="00E943BD">
            <w:pPr>
              <w:pStyle w:val="Default"/>
              <w:rPr>
                <w:sz w:val="20"/>
                <w:szCs w:val="20"/>
              </w:rPr>
            </w:pPr>
            <w:r>
              <w:rPr>
                <w:sz w:val="20"/>
                <w:szCs w:val="20"/>
              </w:rPr>
              <w:t xml:space="preserve">Fast-track MRI/CT </w:t>
            </w:r>
            <w:r w:rsidR="00672948">
              <w:rPr>
                <w:sz w:val="20"/>
                <w:szCs w:val="20"/>
              </w:rPr>
              <w:t xml:space="preserve">positive result </w:t>
            </w:r>
            <w:r>
              <w:rPr>
                <w:sz w:val="20"/>
                <w:szCs w:val="20"/>
              </w:rPr>
              <w:t>(</w:t>
            </w:r>
            <w:r w:rsidR="00672948">
              <w:rPr>
                <w:sz w:val="20"/>
                <w:szCs w:val="20"/>
              </w:rPr>
              <w:t xml:space="preserve">1 - </w:t>
            </w:r>
            <w:r>
              <w:rPr>
                <w:sz w:val="20"/>
                <w:szCs w:val="20"/>
              </w:rPr>
              <w:t xml:space="preserve">reference test specificity) </w:t>
            </w:r>
          </w:p>
        </w:tc>
        <w:tc>
          <w:tcPr>
            <w:tcW w:w="1250" w:type="pct"/>
            <w:tcBorders>
              <w:bottom w:val="nil"/>
            </w:tcBorders>
          </w:tcPr>
          <w:p w14:paraId="60156CD0" w14:textId="77777777" w:rsidR="003416D8" w:rsidRDefault="003416D8" w:rsidP="00E943BD">
            <w:pPr>
              <w:pStyle w:val="Default"/>
              <w:rPr>
                <w:sz w:val="20"/>
                <w:szCs w:val="20"/>
              </w:rPr>
            </w:pPr>
            <w:r>
              <w:rPr>
                <w:sz w:val="20"/>
                <w:szCs w:val="20"/>
              </w:rPr>
              <w:t xml:space="preserve">0 </w:t>
            </w:r>
          </w:p>
        </w:tc>
        <w:tc>
          <w:tcPr>
            <w:tcW w:w="1250" w:type="pct"/>
            <w:tcBorders>
              <w:bottom w:val="nil"/>
            </w:tcBorders>
          </w:tcPr>
          <w:p w14:paraId="54B37217" w14:textId="77777777" w:rsidR="003416D8" w:rsidRPr="00147E31" w:rsidRDefault="003416D8" w:rsidP="00E943BD">
            <w:pPr>
              <w:pStyle w:val="Default"/>
              <w:rPr>
                <w:sz w:val="20"/>
                <w:szCs w:val="20"/>
              </w:rPr>
            </w:pPr>
          </w:p>
        </w:tc>
        <w:tc>
          <w:tcPr>
            <w:tcW w:w="1250" w:type="pct"/>
            <w:tcBorders>
              <w:bottom w:val="nil"/>
            </w:tcBorders>
          </w:tcPr>
          <w:p w14:paraId="5CE2992A" w14:textId="65C3656F" w:rsidR="003416D8" w:rsidRPr="00147E31" w:rsidRDefault="00536F86" w:rsidP="00E943BD">
            <w:pPr>
              <w:pStyle w:val="Default"/>
              <w:rPr>
                <w:sz w:val="20"/>
                <w:szCs w:val="20"/>
              </w:rPr>
            </w:pPr>
            <w:r>
              <w:rPr>
                <w:sz w:val="20"/>
                <w:szCs w:val="20"/>
              </w:rPr>
              <w:t>Assumption</w:t>
            </w:r>
          </w:p>
        </w:tc>
      </w:tr>
      <w:tr w:rsidR="003416D8" w14:paraId="3E374A9F" w14:textId="7C1ADAC3" w:rsidTr="003416D8">
        <w:trPr>
          <w:trHeight w:val="90"/>
        </w:trPr>
        <w:tc>
          <w:tcPr>
            <w:tcW w:w="1251" w:type="pct"/>
            <w:tcBorders>
              <w:top w:val="nil"/>
              <w:bottom w:val="single" w:sz="8" w:space="0" w:color="auto"/>
            </w:tcBorders>
          </w:tcPr>
          <w:p w14:paraId="3B0F38AD" w14:textId="7B66EF18" w:rsidR="003416D8" w:rsidRDefault="00672948" w:rsidP="00E943BD">
            <w:pPr>
              <w:pStyle w:val="Default"/>
              <w:rPr>
                <w:sz w:val="20"/>
                <w:szCs w:val="20"/>
              </w:rPr>
            </w:pPr>
            <w:r>
              <w:rPr>
                <w:sz w:val="20"/>
                <w:szCs w:val="20"/>
              </w:rPr>
              <w:t>Referral decision if Liquid Biopsy Test negative result</w:t>
            </w:r>
          </w:p>
        </w:tc>
        <w:tc>
          <w:tcPr>
            <w:tcW w:w="1250" w:type="pct"/>
            <w:tcBorders>
              <w:top w:val="nil"/>
              <w:bottom w:val="single" w:sz="8" w:space="0" w:color="auto"/>
            </w:tcBorders>
          </w:tcPr>
          <w:p w14:paraId="51FE1565" w14:textId="24F63D43" w:rsidR="003416D8" w:rsidRDefault="003416D8" w:rsidP="00E943BD">
            <w:pPr>
              <w:pStyle w:val="Default"/>
              <w:rPr>
                <w:sz w:val="20"/>
                <w:szCs w:val="20"/>
              </w:rPr>
            </w:pPr>
            <w:r>
              <w:rPr>
                <w:sz w:val="20"/>
                <w:szCs w:val="20"/>
              </w:rPr>
              <w:t xml:space="preserve">Primary:0·5, Secondary: 1 </w:t>
            </w:r>
          </w:p>
        </w:tc>
        <w:tc>
          <w:tcPr>
            <w:tcW w:w="1250" w:type="pct"/>
            <w:tcBorders>
              <w:top w:val="nil"/>
              <w:bottom w:val="single" w:sz="8" w:space="0" w:color="auto"/>
            </w:tcBorders>
          </w:tcPr>
          <w:p w14:paraId="68056EED" w14:textId="77777777" w:rsidR="003416D8" w:rsidRDefault="003416D8" w:rsidP="00E943BD">
            <w:pPr>
              <w:pStyle w:val="Default"/>
              <w:rPr>
                <w:sz w:val="20"/>
                <w:szCs w:val="20"/>
              </w:rPr>
            </w:pPr>
          </w:p>
        </w:tc>
        <w:tc>
          <w:tcPr>
            <w:tcW w:w="1250" w:type="pct"/>
            <w:tcBorders>
              <w:top w:val="nil"/>
              <w:bottom w:val="single" w:sz="8" w:space="0" w:color="auto"/>
            </w:tcBorders>
          </w:tcPr>
          <w:p w14:paraId="2D476A5F" w14:textId="032CC81B" w:rsidR="003416D8" w:rsidRPr="00147E31" w:rsidRDefault="003416D8" w:rsidP="00E943BD">
            <w:pPr>
              <w:pStyle w:val="Default"/>
              <w:rPr>
                <w:sz w:val="20"/>
                <w:szCs w:val="20"/>
              </w:rPr>
            </w:pPr>
            <w:r>
              <w:rPr>
                <w:sz w:val="20"/>
                <w:szCs w:val="20"/>
              </w:rPr>
              <w:t xml:space="preserve">Expert opinion </w:t>
            </w:r>
            <w:r>
              <w:rPr>
                <w:sz w:val="20"/>
                <w:szCs w:val="20"/>
              </w:rPr>
              <w:fldChar w:fldCharType="begin" w:fldLock="1"/>
            </w:r>
            <w:r>
              <w:rPr>
                <w:sz w:val="20"/>
                <w:szCs w:val="20"/>
              </w:rPr>
              <w:instrText>ADDIN CSL_CITATION {"citationItems":[{"id":"ITEM-1","itemData":{"DOI":"10.1136/bmjopen-2017-017593","ISSN":"20446055","abstract":"Objectives To determine the potential costs and health benefits of a serum-based spectroscopic triage tool for brain tumours, which could be developed to reduce diagnostic delays in the current clinical pathway. Design A model-based health pre-trial economic assessment. Decision tree models were constructed based on simplified diagnostic pathways. Models were populated with parameters identified from rapid reviews of the literature and clinical expert opinion. Setting Explored as a test in both primary and secondary care (neuroimaging) in the UK health service, as well as application to the USA. Participants Calculations based on an initial cohort of 10 000 patients. In primary care, it is estimated that the volume of tests would approach 75 000 per annum. The volume of tests in secondary care is estimated at 53 000 per annum. Main outcome measures The primary outcome measure was quality-adjusted life-years (QALY), which were employed to derive incremental cost-effectiveness ratios (ICER) in a cost-effectiveness analysis. Results Results indicate that using a blood-based spectroscopic test in both scenarios has the potential to be highly cost-effective in a health technology assessment agency decision-making process, as ICERs were well below standard threshold values of £20 000-£30 000 per QALY. This test may be cost-effective in both scenarios with test sensitivities and specificities as low as 80%; however, the price of the test would need to be lower (less than approximately £40). Conclusion Use of this test as triage tool in primary care has the potential to be both more effective and cost saving for the health service. In secondary care, this test would also be deemed more effective than the current diagnostic pathway.","author":[{"dropping-particle":"","family":"Gray","given":"Ewan","non-dropping-particle":"","parse-names":false,"suffix":""},{"dropping-particle":"","family":"Butler","given":"Holly J.","non-dropping-particle":"","parse-names":false,"suffix":""},{"dropping-particle":"","family":"Board","given":"Ruth","non-dropping-particle":"","parse-names":false,"suffix":""},{"dropping-particle":"","family":"Brennan","given":"Paul M.","non-dropping-particle":"","parse-names":false,"suffix":""},{"dropping-particle":"","family":"Chalmers","given":"Anthony J.","non-dropping-particle":"","parse-names":false,"suffix":""},{"dropping-particle":"","family":"Dawson","given":"Timothy","non-dropping-particle":"","parse-names":false,"suffix":""},{"dropping-particle":"","family":"Goodden","given":"John","non-dropping-particle":"","parse-names":false,"suffix":""},{"dropping-particle":"","family":"Hamilton","given":"Willie","non-dropping-particle":"","parse-names":false,"suffix":""},{"dropping-particle":"","family":"Hegarty","given":"Mark G.","non-dropping-particle":"","parse-names":false,"suffix":""},{"dropping-particle":"","family":"James","given":"Allan","non-dropping-particle":"","parse-names":false,"suffix":""},{"dropping-particle":"","family":"Jenkinson","given":"Michael D.","non-dropping-particle":"","parse-names":false,"suffix":""},{"dropping-particle":"","family":"Kernick","given":"David","non-dropping-particle":"","parse-names":false,"suffix":""},{"dropping-particle":"","family":"Lekka","given":"Elvira","non-dropping-particle":"","parse-names":false,"suffix":""},{"dropping-particle":"","family":"Livermore","given":"Laurent J.","non-dropping-particle":"","parse-names":false,"suffix":""},{"dropping-particle":"","family":"Mills","given":"Samantha J.","non-dropping-particle":"","parse-names":false,"suffix":""},{"dropping-particle":"","family":"O'Neill","given":"Kevin","non-dropping-particle":"","parse-names":false,"suffix":""},{"dropping-particle":"","family":"Palmer","given":"David S.","non-dropping-particle":"","parse-names":false,"suffix":""},{"dropping-particle":"","family":"Vaqas","given":"Babar","non-dropping-particle":"","parse-names":false,"suffix":""},{"dropping-particle":"","family":"Baker","given":"Matthew J.","non-dropping-particle":"","parse-names":false,"suffix":""}],"container-title":"BMJ Open","id":"ITEM-1","issue":"5","issued":{"date-parts":[["2018","5","1"]]},"publisher":"BMJ Publishing Group","title":"Health economic evaluation of a serum-based blood test for brain tumour diagnosis: Exploration of two clinical scenarios","type":"article-journal","volume":"8"},"uris":["http://www.mendeley.com/documents/?uuid=2b0dfa23-c2c6-34ce-88c9-b85d6cb0c0d4"]}],"mendeley":{"formattedCitation":"(1)","plainTextFormattedCitation":"(1)","previouslyFormattedCitation":"(1)"},"properties":{"noteIndex":0},"schema":"https://github.com/citation-style-language/schema/raw/master/csl-citation.json"}</w:instrText>
            </w:r>
            <w:r>
              <w:rPr>
                <w:sz w:val="20"/>
                <w:szCs w:val="20"/>
              </w:rPr>
              <w:fldChar w:fldCharType="separate"/>
            </w:r>
            <w:r w:rsidRPr="00147E31">
              <w:rPr>
                <w:noProof/>
                <w:sz w:val="20"/>
                <w:szCs w:val="20"/>
              </w:rPr>
              <w:t>(1)</w:t>
            </w:r>
            <w:r>
              <w:rPr>
                <w:sz w:val="20"/>
                <w:szCs w:val="20"/>
              </w:rPr>
              <w:fldChar w:fldCharType="end"/>
            </w:r>
          </w:p>
        </w:tc>
      </w:tr>
    </w:tbl>
    <w:p w14:paraId="2AA6234F" w14:textId="382021DB" w:rsidR="00D57B47" w:rsidRDefault="00D57B47" w:rsidP="001F4231">
      <w:pPr>
        <w:pStyle w:val="Caption"/>
      </w:pPr>
      <w:bookmarkStart w:id="1" w:name="_Ref40385237"/>
    </w:p>
    <w:p w14:paraId="43BFB36A" w14:textId="77777777" w:rsidR="00323AE9" w:rsidRPr="00323AE9" w:rsidRDefault="00323AE9" w:rsidP="00323AE9"/>
    <w:p w14:paraId="39F5F448" w14:textId="0B99E9AC" w:rsidR="001F4231" w:rsidRPr="00220E32" w:rsidRDefault="001F4231" w:rsidP="001F4231">
      <w:pPr>
        <w:pStyle w:val="Caption"/>
      </w:pPr>
      <w:r>
        <w:t xml:space="preserve">Table SA </w:t>
      </w:r>
      <w:fldSimple w:instr=" SEQ Table_SA \* ARABIC ">
        <w:r>
          <w:rPr>
            <w:noProof/>
          </w:rPr>
          <w:t>3</w:t>
        </w:r>
      </w:fldSimple>
      <w:bookmarkEnd w:id="1"/>
      <w:r>
        <w:t xml:space="preserve"> - Additional parameters for model extension.</w:t>
      </w:r>
    </w:p>
    <w:tbl>
      <w:tblPr>
        <w:tblStyle w:val="TableGrid"/>
        <w:tblW w:w="0" w:type="auto"/>
        <w:tblLook w:val="04A0" w:firstRow="1" w:lastRow="0" w:firstColumn="1" w:lastColumn="0" w:noHBand="0" w:noVBand="1"/>
      </w:tblPr>
      <w:tblGrid>
        <w:gridCol w:w="3005"/>
        <w:gridCol w:w="3005"/>
        <w:gridCol w:w="3006"/>
      </w:tblGrid>
      <w:tr w:rsidR="001F4231" w14:paraId="409FD443" w14:textId="77777777" w:rsidTr="00E84283">
        <w:tc>
          <w:tcPr>
            <w:tcW w:w="3005" w:type="dxa"/>
          </w:tcPr>
          <w:p w14:paraId="2BA93F61" w14:textId="77777777" w:rsidR="001F4231" w:rsidRDefault="001F4231" w:rsidP="00E84283">
            <w:r>
              <w:t>Parameter</w:t>
            </w:r>
          </w:p>
        </w:tc>
        <w:tc>
          <w:tcPr>
            <w:tcW w:w="3005" w:type="dxa"/>
          </w:tcPr>
          <w:p w14:paraId="16F1422F" w14:textId="77777777" w:rsidR="001F4231" w:rsidRDefault="001F4231" w:rsidP="00E84283">
            <w:r>
              <w:t>Value</w:t>
            </w:r>
          </w:p>
        </w:tc>
        <w:tc>
          <w:tcPr>
            <w:tcW w:w="3006" w:type="dxa"/>
          </w:tcPr>
          <w:p w14:paraId="4084C5AA" w14:textId="77777777" w:rsidR="001F4231" w:rsidRDefault="001F4231" w:rsidP="00E84283">
            <w:r>
              <w:t>Source</w:t>
            </w:r>
          </w:p>
        </w:tc>
      </w:tr>
      <w:tr w:rsidR="000331CB" w14:paraId="02EEC444" w14:textId="77777777" w:rsidTr="00E84283">
        <w:tc>
          <w:tcPr>
            <w:tcW w:w="3005" w:type="dxa"/>
            <w:vAlign w:val="bottom"/>
          </w:tcPr>
          <w:p w14:paraId="61A1D13C" w14:textId="0788CE78" w:rsidR="000331CB" w:rsidRPr="00F250D8" w:rsidRDefault="000331CB" w:rsidP="00E84283">
            <w:pPr>
              <w:rPr>
                <w:rFonts w:cs="Times New Roman"/>
                <w:color w:val="000000"/>
                <w:sz w:val="22"/>
              </w:rPr>
            </w:pPr>
            <w:r>
              <w:rPr>
                <w:rFonts w:cs="Times New Roman"/>
                <w:color w:val="000000"/>
                <w:sz w:val="22"/>
              </w:rPr>
              <w:t xml:space="preserve">Proportion of patients that would receive surgery under standard care </w:t>
            </w:r>
          </w:p>
        </w:tc>
        <w:tc>
          <w:tcPr>
            <w:tcW w:w="3005" w:type="dxa"/>
            <w:vAlign w:val="bottom"/>
          </w:tcPr>
          <w:p w14:paraId="17E4E3E2" w14:textId="73AAF0C0" w:rsidR="000331CB" w:rsidRDefault="000331CB" w:rsidP="00E84283">
            <w:pPr>
              <w:rPr>
                <w:rFonts w:cs="Times New Roman"/>
                <w:color w:val="000000"/>
                <w:sz w:val="22"/>
              </w:rPr>
            </w:pPr>
            <w:r>
              <w:rPr>
                <w:rFonts w:cs="Times New Roman"/>
                <w:color w:val="000000"/>
                <w:sz w:val="22"/>
              </w:rPr>
              <w:t>1</w:t>
            </w:r>
          </w:p>
        </w:tc>
        <w:tc>
          <w:tcPr>
            <w:tcW w:w="3006" w:type="dxa"/>
          </w:tcPr>
          <w:p w14:paraId="43071CF5" w14:textId="095984A4" w:rsidR="000331CB" w:rsidRPr="00F250D8" w:rsidRDefault="000331CB" w:rsidP="00E84283">
            <w:pPr>
              <w:rPr>
                <w:rFonts w:cs="Times New Roman"/>
                <w:sz w:val="22"/>
              </w:rPr>
            </w:pPr>
            <w:r>
              <w:rPr>
                <w:rFonts w:cs="Times New Roman"/>
                <w:sz w:val="22"/>
              </w:rPr>
              <w:t>Model assumption</w:t>
            </w:r>
          </w:p>
        </w:tc>
      </w:tr>
      <w:tr w:rsidR="00C44D12" w14:paraId="543F117D" w14:textId="77777777" w:rsidTr="00E84283">
        <w:tc>
          <w:tcPr>
            <w:tcW w:w="3005" w:type="dxa"/>
            <w:vAlign w:val="bottom"/>
          </w:tcPr>
          <w:p w14:paraId="1883001F" w14:textId="2BC82F5F" w:rsidR="00C44D12" w:rsidRDefault="00C44D12" w:rsidP="00E84283">
            <w:pPr>
              <w:rPr>
                <w:rFonts w:cs="Times New Roman"/>
                <w:color w:val="000000"/>
                <w:sz w:val="22"/>
              </w:rPr>
            </w:pPr>
            <w:r w:rsidRPr="00F250D8">
              <w:rPr>
                <w:rFonts w:cs="Times New Roman"/>
                <w:color w:val="000000"/>
                <w:sz w:val="22"/>
              </w:rPr>
              <w:t>Costs</w:t>
            </w:r>
          </w:p>
        </w:tc>
        <w:tc>
          <w:tcPr>
            <w:tcW w:w="3005" w:type="dxa"/>
            <w:vAlign w:val="bottom"/>
          </w:tcPr>
          <w:p w14:paraId="74A869D1" w14:textId="77777777" w:rsidR="00C44D12" w:rsidRDefault="00C44D12" w:rsidP="00E84283">
            <w:pPr>
              <w:rPr>
                <w:rFonts w:cs="Times New Roman"/>
                <w:color w:val="000000"/>
                <w:sz w:val="22"/>
              </w:rPr>
            </w:pPr>
          </w:p>
        </w:tc>
        <w:tc>
          <w:tcPr>
            <w:tcW w:w="3006" w:type="dxa"/>
          </w:tcPr>
          <w:p w14:paraId="7BF07ED8" w14:textId="77777777" w:rsidR="00C44D12" w:rsidRDefault="00C44D12" w:rsidP="00E84283">
            <w:pPr>
              <w:rPr>
                <w:rFonts w:cs="Times New Roman"/>
                <w:sz w:val="22"/>
              </w:rPr>
            </w:pPr>
          </w:p>
        </w:tc>
      </w:tr>
      <w:tr w:rsidR="001F4231" w14:paraId="3C8FF0B9" w14:textId="77777777" w:rsidTr="00E84283">
        <w:tc>
          <w:tcPr>
            <w:tcW w:w="3005" w:type="dxa"/>
            <w:vAlign w:val="bottom"/>
          </w:tcPr>
          <w:p w14:paraId="2F2BF90C" w14:textId="77777777" w:rsidR="001F4231" w:rsidRPr="00F250D8" w:rsidRDefault="001F4231" w:rsidP="00E84283">
            <w:pPr>
              <w:rPr>
                <w:rFonts w:cs="Times New Roman"/>
                <w:sz w:val="22"/>
              </w:rPr>
            </w:pPr>
            <w:r w:rsidRPr="00F250D8">
              <w:rPr>
                <w:rFonts w:cs="Times New Roman"/>
                <w:color w:val="000000"/>
                <w:sz w:val="22"/>
              </w:rPr>
              <w:t>Surgical excision/debulking</w:t>
            </w:r>
          </w:p>
        </w:tc>
        <w:tc>
          <w:tcPr>
            <w:tcW w:w="3005" w:type="dxa"/>
            <w:vAlign w:val="bottom"/>
          </w:tcPr>
          <w:p w14:paraId="44FE0984" w14:textId="6E38390A" w:rsidR="001F4231" w:rsidRPr="00F250D8" w:rsidRDefault="005535F6" w:rsidP="00E84283">
            <w:pPr>
              <w:rPr>
                <w:rFonts w:cs="Times New Roman"/>
                <w:sz w:val="22"/>
              </w:rPr>
            </w:pPr>
            <w:r>
              <w:rPr>
                <w:rFonts w:cs="Times New Roman"/>
                <w:color w:val="000000"/>
                <w:sz w:val="22"/>
              </w:rPr>
              <w:t xml:space="preserve">GBP </w:t>
            </w:r>
            <w:r w:rsidR="001F4231" w:rsidRPr="00F250D8">
              <w:rPr>
                <w:rFonts w:cs="Times New Roman"/>
                <w:color w:val="000000"/>
                <w:sz w:val="22"/>
              </w:rPr>
              <w:t>7931</w:t>
            </w:r>
            <w:r>
              <w:rPr>
                <w:rFonts w:cs="Times New Roman"/>
                <w:color w:val="000000"/>
                <w:sz w:val="22"/>
              </w:rPr>
              <w:t xml:space="preserve"> (EUR 9045)</w:t>
            </w:r>
          </w:p>
        </w:tc>
        <w:tc>
          <w:tcPr>
            <w:tcW w:w="3006" w:type="dxa"/>
          </w:tcPr>
          <w:p w14:paraId="60BFE3B8" w14:textId="77777777" w:rsidR="001F4231" w:rsidRPr="00F250D8" w:rsidRDefault="001F4231" w:rsidP="00E84283">
            <w:pPr>
              <w:rPr>
                <w:rFonts w:cs="Times New Roman"/>
                <w:sz w:val="22"/>
              </w:rPr>
            </w:pPr>
            <w:r w:rsidRPr="00F250D8">
              <w:rPr>
                <w:rFonts w:cs="Times New Roman"/>
                <w:sz w:val="22"/>
              </w:rPr>
              <w:t>NHS reference costs 2017/18, average all AA52 and AA53</w:t>
            </w:r>
          </w:p>
        </w:tc>
      </w:tr>
      <w:tr w:rsidR="001F4231" w14:paraId="2D1DDBA5" w14:textId="77777777" w:rsidTr="00E84283">
        <w:tc>
          <w:tcPr>
            <w:tcW w:w="3005" w:type="dxa"/>
            <w:vAlign w:val="bottom"/>
          </w:tcPr>
          <w:p w14:paraId="7912ABBD" w14:textId="77777777" w:rsidR="001F4231" w:rsidRPr="00F250D8" w:rsidRDefault="001F4231" w:rsidP="00E84283">
            <w:pPr>
              <w:rPr>
                <w:rFonts w:cs="Times New Roman"/>
                <w:sz w:val="22"/>
              </w:rPr>
            </w:pPr>
            <w:r w:rsidRPr="00F250D8">
              <w:rPr>
                <w:rFonts w:cs="Times New Roman"/>
                <w:color w:val="000000"/>
                <w:sz w:val="22"/>
              </w:rPr>
              <w:t>biopsy, open</w:t>
            </w:r>
          </w:p>
        </w:tc>
        <w:tc>
          <w:tcPr>
            <w:tcW w:w="3005" w:type="dxa"/>
            <w:vAlign w:val="bottom"/>
          </w:tcPr>
          <w:p w14:paraId="5C537D40" w14:textId="4C93012A" w:rsidR="001F4231" w:rsidRPr="00F250D8" w:rsidRDefault="005535F6" w:rsidP="00E84283">
            <w:pPr>
              <w:rPr>
                <w:rFonts w:cs="Times New Roman"/>
                <w:sz w:val="22"/>
              </w:rPr>
            </w:pPr>
            <w:r>
              <w:rPr>
                <w:rFonts w:cs="Times New Roman"/>
                <w:color w:val="000000"/>
                <w:sz w:val="22"/>
              </w:rPr>
              <w:t xml:space="preserve">GBP </w:t>
            </w:r>
            <w:r w:rsidR="001F4231" w:rsidRPr="00F250D8">
              <w:rPr>
                <w:rFonts w:cs="Times New Roman"/>
                <w:sz w:val="22"/>
              </w:rPr>
              <w:t>1888</w:t>
            </w:r>
            <w:r>
              <w:rPr>
                <w:rFonts w:cs="Times New Roman"/>
                <w:sz w:val="22"/>
              </w:rPr>
              <w:t xml:space="preserve"> (EUR 2153)</w:t>
            </w:r>
          </w:p>
        </w:tc>
        <w:tc>
          <w:tcPr>
            <w:tcW w:w="3006" w:type="dxa"/>
          </w:tcPr>
          <w:p w14:paraId="09F8E961" w14:textId="77777777" w:rsidR="001F4231" w:rsidRPr="00F250D8" w:rsidRDefault="001F4231" w:rsidP="00E84283">
            <w:pPr>
              <w:rPr>
                <w:rFonts w:cs="Times New Roman"/>
                <w:sz w:val="22"/>
              </w:rPr>
            </w:pPr>
            <w:r w:rsidRPr="00F250D8">
              <w:rPr>
                <w:rFonts w:cs="Times New Roman"/>
                <w:sz w:val="22"/>
              </w:rPr>
              <w:t>NHS reference costs 2017/18, AA54C</w:t>
            </w:r>
          </w:p>
        </w:tc>
      </w:tr>
      <w:tr w:rsidR="001F4231" w14:paraId="1D061137" w14:textId="77777777" w:rsidTr="00E84283">
        <w:tc>
          <w:tcPr>
            <w:tcW w:w="3005" w:type="dxa"/>
            <w:vAlign w:val="bottom"/>
          </w:tcPr>
          <w:p w14:paraId="6D8025A0" w14:textId="77777777" w:rsidR="001F4231" w:rsidRPr="00F250D8" w:rsidRDefault="001F4231" w:rsidP="00E84283">
            <w:pPr>
              <w:rPr>
                <w:rFonts w:cs="Times New Roman"/>
                <w:sz w:val="22"/>
              </w:rPr>
            </w:pPr>
            <w:r w:rsidRPr="00F250D8">
              <w:rPr>
                <w:rFonts w:cs="Times New Roman"/>
                <w:color w:val="000000"/>
                <w:sz w:val="22"/>
              </w:rPr>
              <w:t>Full body CT</w:t>
            </w:r>
          </w:p>
        </w:tc>
        <w:tc>
          <w:tcPr>
            <w:tcW w:w="3005" w:type="dxa"/>
            <w:vAlign w:val="bottom"/>
          </w:tcPr>
          <w:p w14:paraId="68305F69" w14:textId="4B913B14" w:rsidR="001F4231" w:rsidRPr="00F250D8" w:rsidRDefault="005535F6" w:rsidP="00E84283">
            <w:pPr>
              <w:rPr>
                <w:rFonts w:cs="Times New Roman"/>
                <w:sz w:val="22"/>
              </w:rPr>
            </w:pPr>
            <w:r>
              <w:rPr>
                <w:rFonts w:cs="Times New Roman"/>
                <w:color w:val="000000"/>
                <w:sz w:val="22"/>
              </w:rPr>
              <w:t xml:space="preserve">GBP </w:t>
            </w:r>
            <w:r w:rsidR="001F4231" w:rsidRPr="00F250D8">
              <w:rPr>
                <w:rFonts w:cs="Times New Roman"/>
                <w:sz w:val="22"/>
              </w:rPr>
              <w:t>139</w:t>
            </w:r>
            <w:r>
              <w:rPr>
                <w:rFonts w:cs="Times New Roman"/>
                <w:sz w:val="22"/>
              </w:rPr>
              <w:t xml:space="preserve"> (EUR 159)</w:t>
            </w:r>
          </w:p>
        </w:tc>
        <w:tc>
          <w:tcPr>
            <w:tcW w:w="3006" w:type="dxa"/>
          </w:tcPr>
          <w:p w14:paraId="22C93BC1" w14:textId="77777777" w:rsidR="001F4231" w:rsidRPr="00F250D8" w:rsidRDefault="001F4231" w:rsidP="00E84283">
            <w:pPr>
              <w:rPr>
                <w:rFonts w:cs="Times New Roman"/>
                <w:sz w:val="22"/>
              </w:rPr>
            </w:pPr>
            <w:r w:rsidRPr="00F250D8">
              <w:rPr>
                <w:rFonts w:cs="Times New Roman"/>
                <w:sz w:val="22"/>
              </w:rPr>
              <w:t>NHS reference costs 2017/18, IMAGOP</w:t>
            </w:r>
          </w:p>
        </w:tc>
      </w:tr>
      <w:tr w:rsidR="001F4231" w14:paraId="70826AE3" w14:textId="77777777" w:rsidTr="00E84283">
        <w:tc>
          <w:tcPr>
            <w:tcW w:w="3005" w:type="dxa"/>
          </w:tcPr>
          <w:p w14:paraId="0CCF2401" w14:textId="2FB0C8D3" w:rsidR="001F4231" w:rsidRPr="00F250D8" w:rsidRDefault="001F4231" w:rsidP="00E84283">
            <w:pPr>
              <w:rPr>
                <w:rFonts w:cs="Times New Roman"/>
                <w:sz w:val="22"/>
              </w:rPr>
            </w:pPr>
            <w:r w:rsidRPr="00F250D8">
              <w:rPr>
                <w:rFonts w:cs="Times New Roman"/>
                <w:sz w:val="22"/>
              </w:rPr>
              <w:t>Pr</w:t>
            </w:r>
            <w:r w:rsidR="000331CB">
              <w:rPr>
                <w:rFonts w:cs="Times New Roman"/>
                <w:sz w:val="22"/>
              </w:rPr>
              <w:t xml:space="preserve">obability </w:t>
            </w:r>
            <w:r w:rsidRPr="00F250D8">
              <w:rPr>
                <w:rFonts w:cs="Times New Roman"/>
                <w:sz w:val="22"/>
              </w:rPr>
              <w:t xml:space="preserve">of each </w:t>
            </w:r>
            <w:r w:rsidR="000331CB">
              <w:rPr>
                <w:rFonts w:cs="Times New Roman"/>
                <w:sz w:val="22"/>
              </w:rPr>
              <w:t>cancer sub-</w:t>
            </w:r>
            <w:r w:rsidRPr="00F250D8">
              <w:rPr>
                <w:rFonts w:cs="Times New Roman"/>
                <w:sz w:val="22"/>
              </w:rPr>
              <w:t>type</w:t>
            </w:r>
          </w:p>
        </w:tc>
        <w:tc>
          <w:tcPr>
            <w:tcW w:w="3005" w:type="dxa"/>
          </w:tcPr>
          <w:p w14:paraId="01A4F69C" w14:textId="77777777" w:rsidR="001F4231" w:rsidRPr="00F250D8" w:rsidRDefault="001F4231" w:rsidP="00E84283">
            <w:pPr>
              <w:rPr>
                <w:rFonts w:cs="Times New Roman"/>
                <w:sz w:val="22"/>
              </w:rPr>
            </w:pPr>
          </w:p>
        </w:tc>
        <w:tc>
          <w:tcPr>
            <w:tcW w:w="3006" w:type="dxa"/>
          </w:tcPr>
          <w:p w14:paraId="309573A6" w14:textId="2585838E" w:rsidR="001F4231" w:rsidRPr="00F250D8" w:rsidRDefault="00B244A9" w:rsidP="00E84283">
            <w:pPr>
              <w:rPr>
                <w:rFonts w:cs="Times New Roman"/>
                <w:sz w:val="22"/>
              </w:rPr>
            </w:pPr>
            <w:r>
              <w:rPr>
                <w:rFonts w:cs="Times New Roman"/>
                <w:sz w:val="22"/>
              </w:rPr>
              <w:t xml:space="preserve">Expert opinion - </w:t>
            </w:r>
            <w:r w:rsidR="001F4231">
              <w:rPr>
                <w:rFonts w:cs="Times New Roman"/>
                <w:sz w:val="22"/>
              </w:rPr>
              <w:t>Clinical focus group</w:t>
            </w:r>
          </w:p>
        </w:tc>
      </w:tr>
      <w:tr w:rsidR="001F4231" w14:paraId="5B077A46" w14:textId="77777777" w:rsidTr="00E84283">
        <w:tc>
          <w:tcPr>
            <w:tcW w:w="3005" w:type="dxa"/>
            <w:vAlign w:val="bottom"/>
          </w:tcPr>
          <w:p w14:paraId="564B8C06" w14:textId="6BD6D2BB" w:rsidR="001F4231" w:rsidRPr="00F250D8" w:rsidRDefault="001F4231" w:rsidP="00E84283">
            <w:pPr>
              <w:rPr>
                <w:rFonts w:cs="Times New Roman"/>
                <w:sz w:val="22"/>
              </w:rPr>
            </w:pPr>
            <w:r w:rsidRPr="00F250D8">
              <w:rPr>
                <w:rFonts w:cs="Times New Roman"/>
                <w:color w:val="000000"/>
                <w:sz w:val="22"/>
              </w:rPr>
              <w:t>G</w:t>
            </w:r>
            <w:r w:rsidR="0097676A">
              <w:rPr>
                <w:rFonts w:cs="Times New Roman"/>
                <w:color w:val="000000"/>
                <w:sz w:val="22"/>
              </w:rPr>
              <w:t>lioblastoma</w:t>
            </w:r>
          </w:p>
        </w:tc>
        <w:tc>
          <w:tcPr>
            <w:tcW w:w="3005" w:type="dxa"/>
            <w:vAlign w:val="bottom"/>
          </w:tcPr>
          <w:p w14:paraId="2B47A6A9" w14:textId="77777777" w:rsidR="001F4231" w:rsidRPr="00F250D8" w:rsidRDefault="001F4231" w:rsidP="00E84283">
            <w:pPr>
              <w:rPr>
                <w:rFonts w:cs="Times New Roman"/>
                <w:sz w:val="22"/>
              </w:rPr>
            </w:pPr>
            <w:r w:rsidRPr="00F250D8">
              <w:rPr>
                <w:rFonts w:cs="Times New Roman"/>
                <w:color w:val="000000"/>
                <w:sz w:val="22"/>
              </w:rPr>
              <w:t>0.9</w:t>
            </w:r>
          </w:p>
        </w:tc>
        <w:tc>
          <w:tcPr>
            <w:tcW w:w="3006" w:type="dxa"/>
          </w:tcPr>
          <w:p w14:paraId="76D16B1F" w14:textId="77777777" w:rsidR="001F4231" w:rsidRPr="00F250D8" w:rsidRDefault="001F4231" w:rsidP="00E84283">
            <w:pPr>
              <w:rPr>
                <w:rFonts w:cs="Times New Roman"/>
                <w:sz w:val="22"/>
              </w:rPr>
            </w:pPr>
          </w:p>
        </w:tc>
      </w:tr>
      <w:tr w:rsidR="001F4231" w14:paraId="67FD3AF1" w14:textId="77777777" w:rsidTr="00E84283">
        <w:tc>
          <w:tcPr>
            <w:tcW w:w="3005" w:type="dxa"/>
            <w:vAlign w:val="bottom"/>
          </w:tcPr>
          <w:p w14:paraId="48EAAC91" w14:textId="2B5F4353" w:rsidR="001F4231" w:rsidRPr="0097676A" w:rsidRDefault="0097676A" w:rsidP="00E84283">
            <w:pPr>
              <w:rPr>
                <w:rFonts w:cs="Times New Roman"/>
                <w:sz w:val="22"/>
              </w:rPr>
            </w:pPr>
            <w:r w:rsidRPr="0097676A">
              <w:rPr>
                <w:sz w:val="22"/>
              </w:rPr>
              <w:t>Primary Central Nervous System Lymphoma</w:t>
            </w:r>
          </w:p>
        </w:tc>
        <w:tc>
          <w:tcPr>
            <w:tcW w:w="3005" w:type="dxa"/>
            <w:vAlign w:val="bottom"/>
          </w:tcPr>
          <w:p w14:paraId="6DEB080C" w14:textId="77777777" w:rsidR="001F4231" w:rsidRPr="00F250D8" w:rsidRDefault="001F4231" w:rsidP="00E84283">
            <w:pPr>
              <w:rPr>
                <w:rFonts w:cs="Times New Roman"/>
                <w:sz w:val="22"/>
              </w:rPr>
            </w:pPr>
            <w:r w:rsidRPr="00F250D8">
              <w:rPr>
                <w:rFonts w:cs="Times New Roman"/>
                <w:color w:val="000000"/>
                <w:sz w:val="22"/>
              </w:rPr>
              <w:t>0.03</w:t>
            </w:r>
          </w:p>
        </w:tc>
        <w:tc>
          <w:tcPr>
            <w:tcW w:w="3006" w:type="dxa"/>
          </w:tcPr>
          <w:p w14:paraId="6CA0983D" w14:textId="77777777" w:rsidR="001F4231" w:rsidRPr="00F250D8" w:rsidRDefault="001F4231" w:rsidP="00E84283">
            <w:pPr>
              <w:rPr>
                <w:rFonts w:cs="Times New Roman"/>
                <w:sz w:val="22"/>
              </w:rPr>
            </w:pPr>
          </w:p>
        </w:tc>
      </w:tr>
      <w:tr w:rsidR="001F4231" w14:paraId="5F8B3B41" w14:textId="77777777" w:rsidTr="00E84283">
        <w:tc>
          <w:tcPr>
            <w:tcW w:w="3005" w:type="dxa"/>
            <w:vAlign w:val="bottom"/>
          </w:tcPr>
          <w:p w14:paraId="78CB2735" w14:textId="32B9B9F6" w:rsidR="001F4231" w:rsidRPr="00F250D8" w:rsidRDefault="001F4231" w:rsidP="00E84283">
            <w:pPr>
              <w:rPr>
                <w:rFonts w:cs="Times New Roman"/>
                <w:sz w:val="22"/>
              </w:rPr>
            </w:pPr>
            <w:r w:rsidRPr="00F250D8">
              <w:rPr>
                <w:rFonts w:cs="Times New Roman"/>
                <w:color w:val="000000"/>
                <w:sz w:val="22"/>
              </w:rPr>
              <w:t>Met</w:t>
            </w:r>
            <w:r w:rsidR="0097676A">
              <w:rPr>
                <w:rFonts w:cs="Times New Roman"/>
                <w:color w:val="000000"/>
                <w:sz w:val="22"/>
              </w:rPr>
              <w:t>astatic Cancer</w:t>
            </w:r>
          </w:p>
        </w:tc>
        <w:tc>
          <w:tcPr>
            <w:tcW w:w="3005" w:type="dxa"/>
            <w:vAlign w:val="bottom"/>
          </w:tcPr>
          <w:p w14:paraId="24AC1F88" w14:textId="77777777" w:rsidR="001F4231" w:rsidRPr="00F250D8" w:rsidRDefault="001F4231" w:rsidP="00E84283">
            <w:pPr>
              <w:rPr>
                <w:rFonts w:cs="Times New Roman"/>
                <w:sz w:val="22"/>
              </w:rPr>
            </w:pPr>
            <w:r w:rsidRPr="00F250D8">
              <w:rPr>
                <w:rFonts w:cs="Times New Roman"/>
                <w:color w:val="000000"/>
                <w:sz w:val="22"/>
              </w:rPr>
              <w:t>0.07</w:t>
            </w:r>
          </w:p>
        </w:tc>
        <w:tc>
          <w:tcPr>
            <w:tcW w:w="3006" w:type="dxa"/>
          </w:tcPr>
          <w:p w14:paraId="7A4260DF" w14:textId="77777777" w:rsidR="001F4231" w:rsidRPr="00F250D8" w:rsidRDefault="001F4231" w:rsidP="00E84283">
            <w:pPr>
              <w:rPr>
                <w:rFonts w:cs="Times New Roman"/>
                <w:sz w:val="22"/>
              </w:rPr>
            </w:pPr>
          </w:p>
        </w:tc>
      </w:tr>
      <w:tr w:rsidR="001F4231" w14:paraId="597B0626" w14:textId="77777777" w:rsidTr="00E84283">
        <w:tc>
          <w:tcPr>
            <w:tcW w:w="3005" w:type="dxa"/>
          </w:tcPr>
          <w:p w14:paraId="7B6D0A58" w14:textId="77777777" w:rsidR="001F4231" w:rsidRPr="00F250D8" w:rsidRDefault="001F4231" w:rsidP="00E84283">
            <w:pPr>
              <w:rPr>
                <w:rFonts w:cs="Times New Roman"/>
                <w:sz w:val="22"/>
              </w:rPr>
            </w:pPr>
            <w:r w:rsidRPr="00F250D8">
              <w:rPr>
                <w:rFonts w:cs="Times New Roman"/>
                <w:sz w:val="22"/>
              </w:rPr>
              <w:t>Test accuracy for types</w:t>
            </w:r>
          </w:p>
        </w:tc>
        <w:tc>
          <w:tcPr>
            <w:tcW w:w="3005" w:type="dxa"/>
          </w:tcPr>
          <w:p w14:paraId="2132DB17" w14:textId="77777777" w:rsidR="001F4231" w:rsidRPr="00F250D8" w:rsidRDefault="001F4231" w:rsidP="00E84283">
            <w:pPr>
              <w:rPr>
                <w:rFonts w:cs="Times New Roman"/>
                <w:sz w:val="22"/>
              </w:rPr>
            </w:pPr>
          </w:p>
        </w:tc>
        <w:tc>
          <w:tcPr>
            <w:tcW w:w="3006" w:type="dxa"/>
          </w:tcPr>
          <w:p w14:paraId="370BC46B" w14:textId="6FD3F836" w:rsidR="001F4231" w:rsidRPr="00F250D8" w:rsidRDefault="001F4231" w:rsidP="00E84283">
            <w:pPr>
              <w:rPr>
                <w:rFonts w:cs="Times New Roman"/>
                <w:sz w:val="22"/>
              </w:rPr>
            </w:pPr>
            <w:r>
              <w:rPr>
                <w:rFonts w:cs="Times New Roman"/>
                <w:sz w:val="22"/>
              </w:rPr>
              <w:fldChar w:fldCharType="begin" w:fldLock="1"/>
            </w:r>
            <w:r w:rsidR="00F50C8F">
              <w:rPr>
                <w:rFonts w:cs="Times New Roman"/>
                <w:sz w:val="22"/>
              </w:rPr>
              <w:instrText>ADDIN CSL_CITATION {"citationItems":[{"id":"ITEM-1","itemData":{"DOI":"10.1039/c9an01731c","ISSN":"13645528","PMID":"31612875","abstract":"Over a third of brain tumour patients visit their general practitioner more than five times prior to diagnosis in the UK, leading to 62% of patients being diagnosed as emergency presentations. Unfortunately, symptoms are non-specific to brain tumours, and the majority of these patients complain of headaches on multiple occasions before being referred to a neurologist. As there are currently no methods in place for the early detection of brain cancer, the affected patients' average life expectancy is reduced by 20 years. These statistics indicate that the current pathway is ineffective, and there is a vast need for a rapid diagnostic test. Attenuated total reflection Fourier-transform infrared (ATR-FTIR) spectroscopy is sensitive to the hallmarks of cancer, as it analyses the full range of macromolecular classes. The combination of serum spectroscopy and advanced data analysis has previously been shown to rapidly and objectively distinguish brain tumour severity. Recently, a novel high-throughput ATR accessory has been developed, which could be cost-effective to the National Health Service in the UK, and valuable for clinical translation. In this study, 765 blood serum samples have been collected from healthy controls and patients diagnosed with various types of brain cancer, contributing to one of the largest spectroscopic studies to date. Three robust machine learning techniques-random forest, partial least squares-discriminant analysis and support vector machine-have all provided promising results. The novel high-throughput technology has been validated by separating brain cancer and non-cancer with balanced accuracies of 90% which is comparable to the traditional fixed diamond crystal methodology. Furthermore, the differentiation of brain tumour type could be useful for neurologists, as some are difficult to distinguish through medical imaging alone. For example, the highly aggressive glioblastoma multiforme and primary cerebral lymphoma can appear similar on magnetic resonance imaging (MRI) scans, thus are often misdiagnosed. Here, we report the ability of infrared spectroscopy to distinguish between glioblastoma and lymphoma patients, at a sensitivity and specificity of 90.1% and 86.3%, respectively. A reliable serum diagnostic test could avoid the need for surgery and speed up time to definitive chemotherapy and radiotherapy.","author":[{"dropping-particle":"","family":"Cameron","given":"James M.","non-dropping-particle":"","parse-names":false,"suffix":""},{"dropping-particle":"","family":"Butler","given":"Holly J.","non-dropping-particle":"","parse-names":false,"suffix":""},{"dropping-particle":"","family":"Smith","given":"Benjamin R.","non-dropping-particle":"","parse-names":false,"suffix":""},{"dropping-particle":"","family":"Hegarty","given":"Mark G.","non-dropping-particle":"","parse-names":false,"suffix":""},{"dropping-particle":"","family":"Jenkinson","given":"Michael D.","non-dropping-particle":"","parse-names":false,"suffix":""},{"dropping-particle":"","family":"Syed","given":"Khaja","non-dropping-particle":"","parse-names":false,"suffix":""},{"dropping-particle":"","family":"Brennan","given":"Paul M.","non-dropping-particle":"","parse-names":false,"suffix":""},{"dropping-particle":"","family":"Ashton","given":"Katherine","non-dropping-particle":"","parse-names":false,"suffix":""},{"dropping-particle":"","family":"Dawson","given":"Timothy","non-dropping-particle":"","parse-names":false,"suffix":""},{"dropping-particle":"","family":"Palmer","given":"David S.","non-dropping-particle":"","parse-names":false,"suffix":""},{"dropping-particle":"","family":"Baker","given":"Matthew J.","non-dropping-particle":"","parse-names":false,"suffix":""}],"container-title":"Analyst","id":"ITEM-1","issue":"22","issued":{"date-parts":[["2019"]]},"page":"6736-6750","title":"Developing infrared spectroscopic detection for stratifying brain tumour patients: Glioblastoma multiforme: Vs. lymphoma","type":"article-journal","volume":"144"},"uris":["http://www.mendeley.com/documents/?uuid=8bfbfa8f-ae4f-4203-bd49-5588196301f8"]}],"mendeley":{"formattedCitation":"(7)","plainTextFormattedCitation":"(7)","previouslyFormattedCitation":"(7)"},"properties":{"noteIndex":0},"schema":"https://github.com/citation-style-language/schema/raw/master/csl-citation.json"}</w:instrText>
            </w:r>
            <w:r>
              <w:rPr>
                <w:rFonts w:cs="Times New Roman"/>
                <w:sz w:val="22"/>
              </w:rPr>
              <w:fldChar w:fldCharType="separate"/>
            </w:r>
            <w:r w:rsidR="00E943BD" w:rsidRPr="00E943BD">
              <w:rPr>
                <w:rFonts w:cs="Times New Roman"/>
                <w:noProof/>
                <w:sz w:val="22"/>
              </w:rPr>
              <w:t>(7)</w:t>
            </w:r>
            <w:r>
              <w:rPr>
                <w:rFonts w:cs="Times New Roman"/>
                <w:sz w:val="22"/>
              </w:rPr>
              <w:fldChar w:fldCharType="end"/>
            </w:r>
          </w:p>
        </w:tc>
      </w:tr>
      <w:tr w:rsidR="001F4231" w14:paraId="3CDB26BC" w14:textId="77777777" w:rsidTr="00E84283">
        <w:tc>
          <w:tcPr>
            <w:tcW w:w="3005" w:type="dxa"/>
            <w:vAlign w:val="bottom"/>
          </w:tcPr>
          <w:p w14:paraId="5FA7D25E" w14:textId="00A69681" w:rsidR="001F4231" w:rsidRPr="00F250D8" w:rsidRDefault="0097676A" w:rsidP="00E84283">
            <w:pPr>
              <w:rPr>
                <w:rFonts w:cs="Times New Roman"/>
                <w:sz w:val="22"/>
              </w:rPr>
            </w:pPr>
            <w:r>
              <w:rPr>
                <w:rFonts w:cs="Times New Roman"/>
                <w:color w:val="000000"/>
                <w:sz w:val="22"/>
              </w:rPr>
              <w:t>Glioblastoma</w:t>
            </w:r>
            <w:r w:rsidR="001F4231" w:rsidRPr="00F250D8">
              <w:rPr>
                <w:rFonts w:cs="Times New Roman"/>
                <w:color w:val="000000"/>
                <w:sz w:val="22"/>
              </w:rPr>
              <w:t xml:space="preserve"> sens.</w:t>
            </w:r>
          </w:p>
        </w:tc>
        <w:tc>
          <w:tcPr>
            <w:tcW w:w="3005" w:type="dxa"/>
          </w:tcPr>
          <w:p w14:paraId="443E55F0" w14:textId="77777777" w:rsidR="001F4231" w:rsidRPr="00646B77" w:rsidRDefault="001F4231" w:rsidP="00E84283">
            <w:pPr>
              <w:rPr>
                <w:rFonts w:cs="Times New Roman"/>
                <w:sz w:val="22"/>
              </w:rPr>
            </w:pPr>
            <w:r w:rsidRPr="00646B77">
              <w:rPr>
                <w:sz w:val="22"/>
              </w:rPr>
              <w:t>0.862</w:t>
            </w:r>
          </w:p>
        </w:tc>
        <w:tc>
          <w:tcPr>
            <w:tcW w:w="3006" w:type="dxa"/>
          </w:tcPr>
          <w:p w14:paraId="2673A058" w14:textId="77777777" w:rsidR="001F4231" w:rsidRPr="00F250D8" w:rsidRDefault="001F4231" w:rsidP="00E84283">
            <w:pPr>
              <w:rPr>
                <w:rFonts w:cs="Times New Roman"/>
                <w:sz w:val="22"/>
              </w:rPr>
            </w:pPr>
          </w:p>
        </w:tc>
      </w:tr>
      <w:tr w:rsidR="001F4231" w14:paraId="76B13BA3" w14:textId="77777777" w:rsidTr="00E84283">
        <w:tc>
          <w:tcPr>
            <w:tcW w:w="3005" w:type="dxa"/>
            <w:vAlign w:val="bottom"/>
          </w:tcPr>
          <w:p w14:paraId="3E69E12D" w14:textId="11E8940E" w:rsidR="001F4231" w:rsidRPr="00F250D8" w:rsidRDefault="001F4231" w:rsidP="00E84283">
            <w:pPr>
              <w:rPr>
                <w:rFonts w:cs="Times New Roman"/>
                <w:sz w:val="22"/>
              </w:rPr>
            </w:pPr>
            <w:r w:rsidRPr="00F250D8">
              <w:rPr>
                <w:rFonts w:cs="Times New Roman"/>
                <w:color w:val="000000"/>
                <w:sz w:val="22"/>
              </w:rPr>
              <w:t>G</w:t>
            </w:r>
            <w:r w:rsidR="0097676A">
              <w:rPr>
                <w:rFonts w:cs="Times New Roman"/>
                <w:color w:val="000000"/>
                <w:sz w:val="22"/>
              </w:rPr>
              <w:t>lioblastoma</w:t>
            </w:r>
            <w:r w:rsidRPr="00F250D8">
              <w:rPr>
                <w:rFonts w:cs="Times New Roman"/>
                <w:color w:val="000000"/>
                <w:sz w:val="22"/>
              </w:rPr>
              <w:t xml:space="preserve"> spec.</w:t>
            </w:r>
          </w:p>
        </w:tc>
        <w:tc>
          <w:tcPr>
            <w:tcW w:w="3005" w:type="dxa"/>
          </w:tcPr>
          <w:p w14:paraId="7EF03DE1" w14:textId="77777777" w:rsidR="001F4231" w:rsidRPr="00646B77" w:rsidRDefault="001F4231" w:rsidP="00E84283">
            <w:pPr>
              <w:rPr>
                <w:rFonts w:cs="Times New Roman"/>
                <w:sz w:val="22"/>
              </w:rPr>
            </w:pPr>
            <w:r w:rsidRPr="00646B77">
              <w:rPr>
                <w:sz w:val="22"/>
              </w:rPr>
              <w:t>0.843</w:t>
            </w:r>
          </w:p>
        </w:tc>
        <w:tc>
          <w:tcPr>
            <w:tcW w:w="3006" w:type="dxa"/>
          </w:tcPr>
          <w:p w14:paraId="6182EC54" w14:textId="77777777" w:rsidR="001F4231" w:rsidRPr="00F250D8" w:rsidRDefault="001F4231" w:rsidP="00E84283">
            <w:pPr>
              <w:rPr>
                <w:rFonts w:cs="Times New Roman"/>
                <w:sz w:val="22"/>
              </w:rPr>
            </w:pPr>
          </w:p>
        </w:tc>
      </w:tr>
      <w:tr w:rsidR="001F4231" w14:paraId="356A950C" w14:textId="77777777" w:rsidTr="00E84283">
        <w:tc>
          <w:tcPr>
            <w:tcW w:w="3005" w:type="dxa"/>
            <w:vAlign w:val="bottom"/>
          </w:tcPr>
          <w:p w14:paraId="0849D65A" w14:textId="45FFF4FE" w:rsidR="001F4231" w:rsidRPr="00F250D8" w:rsidRDefault="001F4231" w:rsidP="00E84283">
            <w:pPr>
              <w:rPr>
                <w:rFonts w:cs="Times New Roman"/>
                <w:sz w:val="22"/>
              </w:rPr>
            </w:pPr>
            <w:r w:rsidRPr="00F250D8">
              <w:rPr>
                <w:rFonts w:cs="Times New Roman"/>
                <w:color w:val="000000"/>
                <w:sz w:val="22"/>
              </w:rPr>
              <w:t>Lymph</w:t>
            </w:r>
            <w:r w:rsidR="0097676A">
              <w:rPr>
                <w:rFonts w:cs="Times New Roman"/>
                <w:color w:val="000000"/>
                <w:sz w:val="22"/>
              </w:rPr>
              <w:t>oma</w:t>
            </w:r>
            <w:r w:rsidRPr="00F250D8">
              <w:rPr>
                <w:rFonts w:cs="Times New Roman"/>
                <w:color w:val="000000"/>
                <w:sz w:val="22"/>
              </w:rPr>
              <w:t xml:space="preserve"> sens.</w:t>
            </w:r>
          </w:p>
        </w:tc>
        <w:tc>
          <w:tcPr>
            <w:tcW w:w="3005" w:type="dxa"/>
          </w:tcPr>
          <w:p w14:paraId="13B0F12C" w14:textId="77777777" w:rsidR="001F4231" w:rsidRPr="00646B77" w:rsidRDefault="001F4231" w:rsidP="00E84283">
            <w:pPr>
              <w:rPr>
                <w:rFonts w:cs="Times New Roman"/>
                <w:sz w:val="22"/>
              </w:rPr>
            </w:pPr>
            <w:r w:rsidRPr="00646B77">
              <w:rPr>
                <w:sz w:val="22"/>
              </w:rPr>
              <w:t>0.74</w:t>
            </w:r>
          </w:p>
        </w:tc>
        <w:tc>
          <w:tcPr>
            <w:tcW w:w="3006" w:type="dxa"/>
          </w:tcPr>
          <w:p w14:paraId="0620DA7D" w14:textId="77777777" w:rsidR="001F4231" w:rsidRPr="00F250D8" w:rsidRDefault="001F4231" w:rsidP="00E84283">
            <w:pPr>
              <w:rPr>
                <w:rFonts w:cs="Times New Roman"/>
                <w:sz w:val="22"/>
              </w:rPr>
            </w:pPr>
          </w:p>
        </w:tc>
      </w:tr>
      <w:tr w:rsidR="001F4231" w14:paraId="61B810B8" w14:textId="77777777" w:rsidTr="00E84283">
        <w:tc>
          <w:tcPr>
            <w:tcW w:w="3005" w:type="dxa"/>
            <w:vAlign w:val="bottom"/>
          </w:tcPr>
          <w:p w14:paraId="54E4CA92" w14:textId="1ABF0F5B" w:rsidR="001F4231" w:rsidRPr="00F250D8" w:rsidRDefault="001F4231" w:rsidP="00E84283">
            <w:pPr>
              <w:rPr>
                <w:rFonts w:cs="Times New Roman"/>
                <w:sz w:val="22"/>
              </w:rPr>
            </w:pPr>
            <w:r w:rsidRPr="00F250D8">
              <w:rPr>
                <w:rFonts w:cs="Times New Roman"/>
                <w:color w:val="000000"/>
                <w:sz w:val="22"/>
              </w:rPr>
              <w:t>Lymph</w:t>
            </w:r>
            <w:r w:rsidR="0097676A">
              <w:rPr>
                <w:rFonts w:cs="Times New Roman"/>
                <w:color w:val="000000"/>
                <w:sz w:val="22"/>
              </w:rPr>
              <w:t>oma</w:t>
            </w:r>
            <w:r w:rsidRPr="00F250D8">
              <w:rPr>
                <w:rFonts w:cs="Times New Roman"/>
                <w:color w:val="000000"/>
                <w:sz w:val="22"/>
              </w:rPr>
              <w:t xml:space="preserve"> spec.</w:t>
            </w:r>
          </w:p>
        </w:tc>
        <w:tc>
          <w:tcPr>
            <w:tcW w:w="3005" w:type="dxa"/>
          </w:tcPr>
          <w:p w14:paraId="683C1B61" w14:textId="77777777" w:rsidR="001F4231" w:rsidRPr="00646B77" w:rsidRDefault="001F4231" w:rsidP="00E84283">
            <w:pPr>
              <w:rPr>
                <w:rFonts w:cs="Times New Roman"/>
                <w:sz w:val="22"/>
              </w:rPr>
            </w:pPr>
            <w:r w:rsidRPr="00646B77">
              <w:rPr>
                <w:sz w:val="22"/>
              </w:rPr>
              <w:t>0.64</w:t>
            </w:r>
          </w:p>
        </w:tc>
        <w:tc>
          <w:tcPr>
            <w:tcW w:w="3006" w:type="dxa"/>
          </w:tcPr>
          <w:p w14:paraId="64F337FF" w14:textId="77777777" w:rsidR="001F4231" w:rsidRPr="00F250D8" w:rsidRDefault="001F4231" w:rsidP="00E84283">
            <w:pPr>
              <w:rPr>
                <w:rFonts w:cs="Times New Roman"/>
                <w:sz w:val="22"/>
              </w:rPr>
            </w:pPr>
          </w:p>
        </w:tc>
      </w:tr>
      <w:tr w:rsidR="001F4231" w14:paraId="60718700" w14:textId="77777777" w:rsidTr="00E84283">
        <w:tc>
          <w:tcPr>
            <w:tcW w:w="3005" w:type="dxa"/>
            <w:vAlign w:val="bottom"/>
          </w:tcPr>
          <w:p w14:paraId="6D664FF0" w14:textId="0029A9AD" w:rsidR="001F4231" w:rsidRPr="00F250D8" w:rsidRDefault="001F4231" w:rsidP="00E84283">
            <w:pPr>
              <w:rPr>
                <w:rFonts w:cs="Times New Roman"/>
                <w:sz w:val="22"/>
              </w:rPr>
            </w:pPr>
            <w:r w:rsidRPr="00F250D8">
              <w:rPr>
                <w:rFonts w:cs="Times New Roman"/>
                <w:color w:val="000000"/>
                <w:sz w:val="22"/>
              </w:rPr>
              <w:t>Met</w:t>
            </w:r>
            <w:r w:rsidR="0097676A">
              <w:rPr>
                <w:rFonts w:cs="Times New Roman"/>
                <w:color w:val="000000"/>
                <w:sz w:val="22"/>
              </w:rPr>
              <w:t>astatic</w:t>
            </w:r>
            <w:r w:rsidRPr="00F250D8">
              <w:rPr>
                <w:rFonts w:cs="Times New Roman"/>
                <w:color w:val="000000"/>
                <w:sz w:val="22"/>
              </w:rPr>
              <w:t xml:space="preserve"> sens.</w:t>
            </w:r>
          </w:p>
        </w:tc>
        <w:tc>
          <w:tcPr>
            <w:tcW w:w="3005" w:type="dxa"/>
          </w:tcPr>
          <w:p w14:paraId="09159603" w14:textId="77777777" w:rsidR="001F4231" w:rsidRPr="00646B77" w:rsidRDefault="001F4231" w:rsidP="00E84283">
            <w:pPr>
              <w:rPr>
                <w:rFonts w:cs="Times New Roman"/>
                <w:sz w:val="22"/>
              </w:rPr>
            </w:pPr>
            <w:r w:rsidRPr="00646B77">
              <w:rPr>
                <w:sz w:val="22"/>
              </w:rPr>
              <w:t>0.836</w:t>
            </w:r>
          </w:p>
        </w:tc>
        <w:tc>
          <w:tcPr>
            <w:tcW w:w="3006" w:type="dxa"/>
          </w:tcPr>
          <w:p w14:paraId="1C28B341" w14:textId="77777777" w:rsidR="001F4231" w:rsidRPr="00F250D8" w:rsidRDefault="001F4231" w:rsidP="00E84283">
            <w:pPr>
              <w:rPr>
                <w:rFonts w:cs="Times New Roman"/>
                <w:sz w:val="22"/>
              </w:rPr>
            </w:pPr>
          </w:p>
        </w:tc>
      </w:tr>
      <w:tr w:rsidR="001F4231" w14:paraId="61B004E7" w14:textId="77777777" w:rsidTr="00E84283">
        <w:tc>
          <w:tcPr>
            <w:tcW w:w="3005" w:type="dxa"/>
            <w:vAlign w:val="bottom"/>
          </w:tcPr>
          <w:p w14:paraId="7E54E24A" w14:textId="7097688B" w:rsidR="001F4231" w:rsidRPr="00F250D8" w:rsidRDefault="001F4231" w:rsidP="00E84283">
            <w:pPr>
              <w:rPr>
                <w:rFonts w:cs="Times New Roman"/>
                <w:sz w:val="22"/>
              </w:rPr>
            </w:pPr>
            <w:r w:rsidRPr="00F250D8">
              <w:rPr>
                <w:rFonts w:cs="Times New Roman"/>
                <w:color w:val="000000"/>
                <w:sz w:val="22"/>
              </w:rPr>
              <w:t>Met</w:t>
            </w:r>
            <w:r w:rsidR="0097676A">
              <w:rPr>
                <w:rFonts w:cs="Times New Roman"/>
                <w:color w:val="000000"/>
                <w:sz w:val="22"/>
              </w:rPr>
              <w:t>astatic</w:t>
            </w:r>
            <w:r w:rsidRPr="00F250D8">
              <w:rPr>
                <w:rFonts w:cs="Times New Roman"/>
                <w:color w:val="000000"/>
                <w:sz w:val="22"/>
              </w:rPr>
              <w:t xml:space="preserve"> spec.</w:t>
            </w:r>
          </w:p>
        </w:tc>
        <w:tc>
          <w:tcPr>
            <w:tcW w:w="3005" w:type="dxa"/>
          </w:tcPr>
          <w:p w14:paraId="197A222D" w14:textId="77777777" w:rsidR="001F4231" w:rsidRPr="00646B77" w:rsidRDefault="001F4231" w:rsidP="00E84283">
            <w:pPr>
              <w:rPr>
                <w:rFonts w:cs="Times New Roman"/>
                <w:sz w:val="22"/>
              </w:rPr>
            </w:pPr>
            <w:r w:rsidRPr="00646B77">
              <w:rPr>
                <w:sz w:val="22"/>
              </w:rPr>
              <w:t>0.942</w:t>
            </w:r>
          </w:p>
        </w:tc>
        <w:tc>
          <w:tcPr>
            <w:tcW w:w="3006" w:type="dxa"/>
          </w:tcPr>
          <w:p w14:paraId="7D7DE465" w14:textId="77777777" w:rsidR="001F4231" w:rsidRPr="00F250D8" w:rsidRDefault="001F4231" w:rsidP="00E84283">
            <w:pPr>
              <w:rPr>
                <w:rFonts w:cs="Times New Roman"/>
                <w:sz w:val="22"/>
              </w:rPr>
            </w:pPr>
          </w:p>
        </w:tc>
      </w:tr>
      <w:tr w:rsidR="001F4231" w14:paraId="5288F510" w14:textId="77777777" w:rsidTr="00E84283">
        <w:tc>
          <w:tcPr>
            <w:tcW w:w="3005" w:type="dxa"/>
            <w:vAlign w:val="bottom"/>
          </w:tcPr>
          <w:p w14:paraId="38B908D4" w14:textId="77777777" w:rsidR="001F4231" w:rsidRPr="00F250D8" w:rsidRDefault="001F4231" w:rsidP="00E84283">
            <w:pPr>
              <w:rPr>
                <w:rFonts w:cs="Times New Roman"/>
                <w:color w:val="000000"/>
                <w:sz w:val="22"/>
              </w:rPr>
            </w:pPr>
            <w:r w:rsidRPr="00F250D8">
              <w:rPr>
                <w:rFonts w:cs="Times New Roman"/>
                <w:color w:val="000000"/>
                <w:sz w:val="22"/>
              </w:rPr>
              <w:t>Other parameters</w:t>
            </w:r>
          </w:p>
        </w:tc>
        <w:tc>
          <w:tcPr>
            <w:tcW w:w="3005" w:type="dxa"/>
            <w:vAlign w:val="bottom"/>
          </w:tcPr>
          <w:p w14:paraId="2D9490F9" w14:textId="77777777" w:rsidR="001F4231" w:rsidRPr="00F250D8" w:rsidRDefault="001F4231" w:rsidP="00E84283">
            <w:pPr>
              <w:rPr>
                <w:rFonts w:cs="Times New Roman"/>
                <w:color w:val="000000"/>
                <w:sz w:val="22"/>
              </w:rPr>
            </w:pPr>
          </w:p>
        </w:tc>
        <w:tc>
          <w:tcPr>
            <w:tcW w:w="3006" w:type="dxa"/>
          </w:tcPr>
          <w:p w14:paraId="378A5FC6" w14:textId="77777777" w:rsidR="001F4231" w:rsidRPr="00F250D8" w:rsidRDefault="001F4231" w:rsidP="00E84283">
            <w:pPr>
              <w:rPr>
                <w:rFonts w:cs="Times New Roman"/>
                <w:sz w:val="22"/>
              </w:rPr>
            </w:pPr>
          </w:p>
        </w:tc>
      </w:tr>
      <w:tr w:rsidR="001F4231" w14:paraId="48A4383A" w14:textId="77777777" w:rsidTr="00E84283">
        <w:tc>
          <w:tcPr>
            <w:tcW w:w="3005" w:type="dxa"/>
            <w:vAlign w:val="bottom"/>
          </w:tcPr>
          <w:p w14:paraId="6B2E4140" w14:textId="1F626512" w:rsidR="001F4231" w:rsidRPr="00F250D8" w:rsidRDefault="001F4231" w:rsidP="00E84283">
            <w:pPr>
              <w:rPr>
                <w:rFonts w:cs="Times New Roman"/>
                <w:color w:val="000000"/>
                <w:sz w:val="22"/>
              </w:rPr>
            </w:pPr>
            <w:r w:rsidRPr="00F250D8">
              <w:rPr>
                <w:rFonts w:cs="Times New Roman"/>
                <w:color w:val="000000"/>
                <w:sz w:val="22"/>
              </w:rPr>
              <w:t xml:space="preserve">Probability </w:t>
            </w:r>
            <w:r w:rsidR="00D57B47">
              <w:rPr>
                <w:rFonts w:cs="Times New Roman"/>
                <w:color w:val="000000"/>
                <w:sz w:val="22"/>
              </w:rPr>
              <w:t xml:space="preserve">identified </w:t>
            </w:r>
            <w:r w:rsidRPr="00F250D8">
              <w:rPr>
                <w:rFonts w:cs="Times New Roman"/>
                <w:color w:val="000000"/>
                <w:sz w:val="22"/>
              </w:rPr>
              <w:t>PCNSL case will have primary surgery</w:t>
            </w:r>
          </w:p>
        </w:tc>
        <w:tc>
          <w:tcPr>
            <w:tcW w:w="3005" w:type="dxa"/>
            <w:vAlign w:val="bottom"/>
          </w:tcPr>
          <w:p w14:paraId="688A174E" w14:textId="77777777" w:rsidR="001F4231" w:rsidRPr="00F250D8" w:rsidRDefault="001F4231" w:rsidP="00E84283">
            <w:pPr>
              <w:rPr>
                <w:rFonts w:cs="Times New Roman"/>
                <w:color w:val="000000"/>
                <w:sz w:val="22"/>
              </w:rPr>
            </w:pPr>
            <w:r>
              <w:rPr>
                <w:rFonts w:cs="Times New Roman"/>
                <w:color w:val="000000"/>
                <w:sz w:val="22"/>
              </w:rPr>
              <w:t>0</w:t>
            </w:r>
          </w:p>
        </w:tc>
        <w:tc>
          <w:tcPr>
            <w:tcW w:w="3006" w:type="dxa"/>
          </w:tcPr>
          <w:p w14:paraId="14ACEA46" w14:textId="01DB7EC5" w:rsidR="001F4231" w:rsidRPr="00F250D8" w:rsidRDefault="00E95567" w:rsidP="00E84283">
            <w:pPr>
              <w:rPr>
                <w:rFonts w:cs="Times New Roman"/>
                <w:sz w:val="22"/>
              </w:rPr>
            </w:pPr>
            <w:r>
              <w:rPr>
                <w:rFonts w:cs="Times New Roman"/>
                <w:sz w:val="22"/>
              </w:rPr>
              <w:fldChar w:fldCharType="begin" w:fldLock="1"/>
            </w:r>
            <w:r>
              <w:rPr>
                <w:rFonts w:cs="Times New Roman"/>
                <w:sz w:val="22"/>
              </w:rPr>
              <w:instrText>ADDIN CSL_CITATION {"citationItems":[{"id":"ITEM-1","itemData":{"DOI":"10.1080/02841860410015640","ISSN":"0284186X","PMID":"15370608","abstract":"The incidence of primary central nervous system lymphoma (PCNSL) has been reported to increase in some parts of the world, while being stable in other regions. In an attempt to characterize the incidence rate, clinical features, treatment, outcome, and prognostic factors of PCNSL in Norway, we report our experience in a large unselected series of patients. Clinical features, histological diagnosis, radiological findings, treatment, and outcome of all patients diagnosed with PCNSL in Norway in the years 1989-1998 were registered. During the 10-year period 58 new cases of histologically verified PCNSL were registered in Norway. The annual incidence rate of PCNSL was on average 1.34 cases per million people with a non-significant increasing trend (p = 0.069). For patients diagnosed before death (n = 45) the estimated survival following histological diagnosis was 55%, 47%, and 23% at 1, 2, and 5 years, respectively. In Cox-regression analysis age, WHO performance status and treatment had independent prognostic impact on survival. In the studied decade, there was a non-significant trend towards increased incidence of PCNSL, perhaps due to increased availability of diagnostic imaging, especially magnetic resonance imaging.","author":[{"dropping-particle":"","family":"Haldorsen","given":"Ingfrid Salvesen","non-dropping-particle":"","parse-names":false,"suffix":""},{"dropping-particle":"","family":"Aarseth","given":"Jan Harald","non-dropping-particle":"","parse-names":false,"suffix":""},{"dropping-particle":"","family":"Hollender","given":"Aase","non-dropping-particle":"","parse-names":false,"suffix":""},{"dropping-particle":"","family":"Larsen","given":"John Ludvig","non-dropping-particle":"","parse-names":false,"suffix":""},{"dropping-particle":"","family":"Espeland","given":"Ansgar","non-dropping-particle":"","parse-names":false,"suffix":""},{"dropping-particle":"","family":"Mella","given":"Olav","non-dropping-particle":"","parse-names":false,"suffix":""}],"container-title":"Acta Oncologica","id":"ITEM-1","issue":"6","issued":{"date-parts":[["2004"]]},"page":"520-529","title":"Incidence, clinical features, treatment and outcome of primary central nervous system lymphoma in Norway: A ten-year national survey","type":"article-journal","volume":"43"},"uris":["http://www.mendeley.com/documents/?uuid=4c95dee0-aa2d-4f5d-8700-817d629c85be"]}],"mendeley":{"formattedCitation":"(8)","plainTextFormattedCitation":"(8)"},"properties":{"noteIndex":0},"schema":"https://github.com/citation-style-language/schema/raw/master/csl-citation.json"}</w:instrText>
            </w:r>
            <w:r>
              <w:rPr>
                <w:rFonts w:cs="Times New Roman"/>
                <w:sz w:val="22"/>
              </w:rPr>
              <w:fldChar w:fldCharType="separate"/>
            </w:r>
            <w:r w:rsidRPr="00E95567">
              <w:rPr>
                <w:rFonts w:cs="Times New Roman"/>
                <w:noProof/>
                <w:sz w:val="22"/>
              </w:rPr>
              <w:t>(8)</w:t>
            </w:r>
            <w:r>
              <w:rPr>
                <w:rFonts w:cs="Times New Roman"/>
                <w:sz w:val="22"/>
              </w:rPr>
              <w:fldChar w:fldCharType="end"/>
            </w:r>
          </w:p>
        </w:tc>
      </w:tr>
      <w:tr w:rsidR="001F4231" w14:paraId="6678F14D" w14:textId="77777777" w:rsidTr="00E84283">
        <w:tc>
          <w:tcPr>
            <w:tcW w:w="3005" w:type="dxa"/>
            <w:vAlign w:val="bottom"/>
          </w:tcPr>
          <w:p w14:paraId="5F0DD6C5" w14:textId="252D4028" w:rsidR="001F4231" w:rsidRPr="00F250D8" w:rsidRDefault="001F4231" w:rsidP="00E84283">
            <w:pPr>
              <w:rPr>
                <w:rFonts w:cs="Times New Roman"/>
                <w:color w:val="000000"/>
                <w:sz w:val="22"/>
              </w:rPr>
            </w:pPr>
            <w:r w:rsidRPr="00F250D8">
              <w:rPr>
                <w:rFonts w:cs="Times New Roman"/>
                <w:color w:val="000000"/>
                <w:sz w:val="22"/>
              </w:rPr>
              <w:t>Probability</w:t>
            </w:r>
            <w:r w:rsidR="00D57B47">
              <w:rPr>
                <w:rFonts w:cs="Times New Roman"/>
                <w:color w:val="000000"/>
                <w:sz w:val="22"/>
              </w:rPr>
              <w:t xml:space="preserve"> identified</w:t>
            </w:r>
            <w:r w:rsidRPr="00F250D8">
              <w:rPr>
                <w:rFonts w:cs="Times New Roman"/>
                <w:color w:val="000000"/>
                <w:sz w:val="22"/>
              </w:rPr>
              <w:t xml:space="preserve"> metastatic disease will have primary surgery</w:t>
            </w:r>
          </w:p>
        </w:tc>
        <w:tc>
          <w:tcPr>
            <w:tcW w:w="3005" w:type="dxa"/>
            <w:vAlign w:val="bottom"/>
          </w:tcPr>
          <w:p w14:paraId="30F52B45" w14:textId="77777777" w:rsidR="001F4231" w:rsidRPr="00F250D8" w:rsidRDefault="001F4231" w:rsidP="00E84283">
            <w:pPr>
              <w:rPr>
                <w:rFonts w:cs="Times New Roman"/>
                <w:color w:val="000000"/>
                <w:sz w:val="22"/>
              </w:rPr>
            </w:pPr>
            <w:r>
              <w:rPr>
                <w:rFonts w:cs="Times New Roman"/>
                <w:color w:val="000000"/>
                <w:sz w:val="22"/>
              </w:rPr>
              <w:t>0.1</w:t>
            </w:r>
          </w:p>
        </w:tc>
        <w:tc>
          <w:tcPr>
            <w:tcW w:w="3006" w:type="dxa"/>
          </w:tcPr>
          <w:p w14:paraId="4889B887" w14:textId="32C61B9C" w:rsidR="001F4231" w:rsidRPr="00F250D8" w:rsidRDefault="00B244A9" w:rsidP="00E84283">
            <w:pPr>
              <w:rPr>
                <w:rFonts w:cs="Times New Roman"/>
                <w:sz w:val="22"/>
              </w:rPr>
            </w:pPr>
            <w:r>
              <w:rPr>
                <w:rFonts w:cs="Times New Roman"/>
                <w:sz w:val="22"/>
              </w:rPr>
              <w:t>Expert opinion - Clinical focus group</w:t>
            </w:r>
          </w:p>
        </w:tc>
      </w:tr>
      <w:tr w:rsidR="001F4231" w14:paraId="34AE43FA" w14:textId="77777777" w:rsidTr="00E84283">
        <w:tc>
          <w:tcPr>
            <w:tcW w:w="3005" w:type="dxa"/>
            <w:vAlign w:val="bottom"/>
          </w:tcPr>
          <w:p w14:paraId="48CE0425" w14:textId="63DC4D2F" w:rsidR="001F4231" w:rsidRPr="00F250D8" w:rsidRDefault="001F4231" w:rsidP="00E84283">
            <w:pPr>
              <w:rPr>
                <w:rFonts w:cs="Times New Roman"/>
                <w:color w:val="000000"/>
                <w:sz w:val="22"/>
              </w:rPr>
            </w:pPr>
            <w:r w:rsidRPr="00F250D8">
              <w:rPr>
                <w:rFonts w:cs="Times New Roman"/>
                <w:color w:val="000000"/>
                <w:sz w:val="22"/>
              </w:rPr>
              <w:lastRenderedPageBreak/>
              <w:t>Probability a</w:t>
            </w:r>
            <w:r w:rsidR="00D57B47">
              <w:rPr>
                <w:rFonts w:cs="Times New Roman"/>
                <w:color w:val="000000"/>
                <w:sz w:val="22"/>
              </w:rPr>
              <w:t xml:space="preserve">ny identified brain tumour </w:t>
            </w:r>
            <w:r w:rsidRPr="00F250D8">
              <w:rPr>
                <w:rFonts w:cs="Times New Roman"/>
                <w:color w:val="000000"/>
                <w:sz w:val="22"/>
              </w:rPr>
              <w:t xml:space="preserve">will have biopsy for possible PCNSL in current practice </w:t>
            </w:r>
          </w:p>
        </w:tc>
        <w:tc>
          <w:tcPr>
            <w:tcW w:w="3005" w:type="dxa"/>
            <w:vAlign w:val="bottom"/>
          </w:tcPr>
          <w:p w14:paraId="2281CBDF" w14:textId="77777777" w:rsidR="001F4231" w:rsidRPr="00F250D8" w:rsidRDefault="001F4231" w:rsidP="00E84283">
            <w:pPr>
              <w:rPr>
                <w:rFonts w:cs="Times New Roman"/>
                <w:color w:val="000000"/>
                <w:sz w:val="22"/>
              </w:rPr>
            </w:pPr>
            <w:r w:rsidRPr="00F250D8">
              <w:rPr>
                <w:rFonts w:cs="Times New Roman"/>
                <w:color w:val="000000"/>
                <w:sz w:val="22"/>
              </w:rPr>
              <w:t>0.02</w:t>
            </w:r>
          </w:p>
        </w:tc>
        <w:tc>
          <w:tcPr>
            <w:tcW w:w="3006" w:type="dxa"/>
          </w:tcPr>
          <w:p w14:paraId="6876E7FA" w14:textId="1B4BC4AE" w:rsidR="001F4231" w:rsidRPr="00F250D8" w:rsidRDefault="00B244A9" w:rsidP="00E84283">
            <w:pPr>
              <w:rPr>
                <w:rFonts w:cs="Times New Roman"/>
                <w:sz w:val="22"/>
              </w:rPr>
            </w:pPr>
            <w:r>
              <w:rPr>
                <w:rFonts w:cs="Times New Roman"/>
                <w:sz w:val="22"/>
              </w:rPr>
              <w:t>Expert opinion - Clinical focus group</w:t>
            </w:r>
          </w:p>
        </w:tc>
      </w:tr>
    </w:tbl>
    <w:p w14:paraId="1C72A5B7" w14:textId="77777777" w:rsidR="001F4231" w:rsidRDefault="001F4231" w:rsidP="001F4231"/>
    <w:p w14:paraId="754C136D" w14:textId="77777777" w:rsidR="001F4231" w:rsidRDefault="001F4231" w:rsidP="001F4231">
      <w:pPr>
        <w:pStyle w:val="Caption"/>
      </w:pPr>
      <w:bookmarkStart w:id="2" w:name="_Ref40385125"/>
      <w:r>
        <w:t xml:space="preserve">Table SA </w:t>
      </w:r>
      <w:fldSimple w:instr=" SEQ Table_SA \* ARABIC ">
        <w:r>
          <w:rPr>
            <w:noProof/>
          </w:rPr>
          <w:t>4</w:t>
        </w:r>
      </w:fldSimple>
      <w:bookmarkEnd w:id="2"/>
      <w:r>
        <w:t xml:space="preserve"> Base case results using retrospective test data sensitivity and specificity parameters</w:t>
      </w:r>
    </w:p>
    <w:tbl>
      <w:tblPr>
        <w:tblStyle w:val="TableGrid"/>
        <w:tblW w:w="9883" w:type="dxa"/>
        <w:tblLook w:val="04A0" w:firstRow="1" w:lastRow="0" w:firstColumn="1" w:lastColumn="0" w:noHBand="0" w:noVBand="1"/>
      </w:tblPr>
      <w:tblGrid>
        <w:gridCol w:w="1723"/>
        <w:gridCol w:w="1309"/>
        <w:gridCol w:w="1216"/>
        <w:gridCol w:w="1599"/>
        <w:gridCol w:w="1442"/>
        <w:gridCol w:w="1309"/>
        <w:gridCol w:w="1309"/>
      </w:tblGrid>
      <w:tr w:rsidR="001F4231" w:rsidRPr="00B67D80" w14:paraId="034DCC46" w14:textId="77777777" w:rsidTr="00E84283">
        <w:trPr>
          <w:trHeight w:val="311"/>
        </w:trPr>
        <w:tc>
          <w:tcPr>
            <w:tcW w:w="1723" w:type="dxa"/>
            <w:noWrap/>
            <w:hideMark/>
          </w:tcPr>
          <w:p w14:paraId="02923469" w14:textId="77777777" w:rsidR="001F4231" w:rsidRPr="00B67D80" w:rsidRDefault="001F4231" w:rsidP="00E84283"/>
        </w:tc>
        <w:tc>
          <w:tcPr>
            <w:tcW w:w="1309" w:type="dxa"/>
            <w:noWrap/>
            <w:hideMark/>
          </w:tcPr>
          <w:p w14:paraId="3DF164B4" w14:textId="77777777" w:rsidR="001F4231" w:rsidRPr="00B67D80" w:rsidRDefault="001F4231" w:rsidP="00E84283">
            <w:r w:rsidRPr="00B67D80">
              <w:t>Primary</w:t>
            </w:r>
          </w:p>
        </w:tc>
        <w:tc>
          <w:tcPr>
            <w:tcW w:w="1192" w:type="dxa"/>
            <w:noWrap/>
            <w:hideMark/>
          </w:tcPr>
          <w:p w14:paraId="70B12EF2" w14:textId="77777777" w:rsidR="001F4231" w:rsidRPr="00B67D80" w:rsidRDefault="001F4231" w:rsidP="00E84283"/>
        </w:tc>
        <w:tc>
          <w:tcPr>
            <w:tcW w:w="1599" w:type="dxa"/>
            <w:noWrap/>
            <w:hideMark/>
          </w:tcPr>
          <w:p w14:paraId="5862FDC9" w14:textId="77777777" w:rsidR="001F4231" w:rsidRPr="00B67D80" w:rsidRDefault="001F4231" w:rsidP="00E84283"/>
        </w:tc>
        <w:tc>
          <w:tcPr>
            <w:tcW w:w="1442" w:type="dxa"/>
            <w:noWrap/>
            <w:hideMark/>
          </w:tcPr>
          <w:p w14:paraId="68AEFC3B" w14:textId="77777777" w:rsidR="001F4231" w:rsidRPr="00B67D80" w:rsidRDefault="001F4231" w:rsidP="00E84283">
            <w:r w:rsidRPr="00B67D80">
              <w:t>Secondary</w:t>
            </w:r>
          </w:p>
        </w:tc>
        <w:tc>
          <w:tcPr>
            <w:tcW w:w="1309" w:type="dxa"/>
            <w:noWrap/>
            <w:hideMark/>
          </w:tcPr>
          <w:p w14:paraId="1C0F5913" w14:textId="77777777" w:rsidR="001F4231" w:rsidRPr="00B67D80" w:rsidRDefault="001F4231" w:rsidP="00E84283"/>
        </w:tc>
        <w:tc>
          <w:tcPr>
            <w:tcW w:w="1309" w:type="dxa"/>
            <w:noWrap/>
            <w:hideMark/>
          </w:tcPr>
          <w:p w14:paraId="13D8E820" w14:textId="77777777" w:rsidR="001F4231" w:rsidRPr="00B67D80" w:rsidRDefault="001F4231" w:rsidP="00E84283"/>
        </w:tc>
      </w:tr>
      <w:tr w:rsidR="001F4231" w:rsidRPr="00B67D80" w14:paraId="63A9181A" w14:textId="77777777" w:rsidTr="00E84283">
        <w:trPr>
          <w:trHeight w:val="311"/>
        </w:trPr>
        <w:tc>
          <w:tcPr>
            <w:tcW w:w="1723" w:type="dxa"/>
            <w:noWrap/>
            <w:hideMark/>
          </w:tcPr>
          <w:p w14:paraId="5AA25931" w14:textId="77777777" w:rsidR="001F4231" w:rsidRPr="00B67D80" w:rsidRDefault="001F4231" w:rsidP="00E84283">
            <w:r>
              <w:t xml:space="preserve">Serum spectroscopy </w:t>
            </w:r>
            <w:r w:rsidRPr="00B67D80">
              <w:t>cost (£)</w:t>
            </w:r>
          </w:p>
        </w:tc>
        <w:tc>
          <w:tcPr>
            <w:tcW w:w="1309" w:type="dxa"/>
            <w:noWrap/>
            <w:hideMark/>
          </w:tcPr>
          <w:p w14:paraId="21449CC0" w14:textId="77777777" w:rsidR="001F4231" w:rsidRPr="00B67D80" w:rsidRDefault="001F4231" w:rsidP="00E84283">
            <w:r w:rsidRPr="00B67D80">
              <w:t>∆QALY</w:t>
            </w:r>
          </w:p>
        </w:tc>
        <w:tc>
          <w:tcPr>
            <w:tcW w:w="1192" w:type="dxa"/>
            <w:noWrap/>
            <w:hideMark/>
          </w:tcPr>
          <w:p w14:paraId="55574781" w14:textId="77777777" w:rsidR="001F4231" w:rsidRDefault="001F4231" w:rsidP="00E84283">
            <w:r w:rsidRPr="00B67D80">
              <w:t>∆Cost</w:t>
            </w:r>
          </w:p>
          <w:p w14:paraId="4E39DB74" w14:textId="77777777" w:rsidR="005535F6" w:rsidRDefault="005535F6" w:rsidP="00E84283">
            <w:r>
              <w:t>GBP</w:t>
            </w:r>
          </w:p>
          <w:p w14:paraId="603E241A" w14:textId="348A4BAF" w:rsidR="005535F6" w:rsidRPr="00B67D80" w:rsidRDefault="005535F6" w:rsidP="00E84283">
            <w:r>
              <w:t>(EUR)</w:t>
            </w:r>
          </w:p>
        </w:tc>
        <w:tc>
          <w:tcPr>
            <w:tcW w:w="1599" w:type="dxa"/>
            <w:noWrap/>
            <w:hideMark/>
          </w:tcPr>
          <w:p w14:paraId="1730EF81" w14:textId="77777777" w:rsidR="001F4231" w:rsidRDefault="001F4231" w:rsidP="00E84283">
            <w:r w:rsidRPr="00B67D80">
              <w:t>ICER</w:t>
            </w:r>
          </w:p>
          <w:p w14:paraId="4B60EAEC" w14:textId="77777777" w:rsidR="005535F6" w:rsidRDefault="005535F6" w:rsidP="005535F6">
            <w:r>
              <w:t>GBP</w:t>
            </w:r>
          </w:p>
          <w:p w14:paraId="4AFBD5AF" w14:textId="60214F60" w:rsidR="005535F6" w:rsidRPr="00B67D80" w:rsidRDefault="005535F6" w:rsidP="005535F6">
            <w:r>
              <w:t>(EUR)</w:t>
            </w:r>
          </w:p>
        </w:tc>
        <w:tc>
          <w:tcPr>
            <w:tcW w:w="1442" w:type="dxa"/>
            <w:noWrap/>
            <w:hideMark/>
          </w:tcPr>
          <w:p w14:paraId="3A41650E" w14:textId="77777777" w:rsidR="001F4231" w:rsidRPr="00B67D80" w:rsidRDefault="001F4231" w:rsidP="00E84283">
            <w:r w:rsidRPr="00B67D80">
              <w:t>∆QALY</w:t>
            </w:r>
          </w:p>
        </w:tc>
        <w:tc>
          <w:tcPr>
            <w:tcW w:w="1309" w:type="dxa"/>
            <w:noWrap/>
            <w:hideMark/>
          </w:tcPr>
          <w:p w14:paraId="1323090C" w14:textId="77777777" w:rsidR="001F4231" w:rsidRDefault="001F4231" w:rsidP="00E84283">
            <w:r w:rsidRPr="00B67D80">
              <w:t>∆Cost</w:t>
            </w:r>
          </w:p>
          <w:p w14:paraId="3A2A27A0" w14:textId="77777777" w:rsidR="005535F6" w:rsidRDefault="005535F6" w:rsidP="00E84283">
            <w:r>
              <w:t>GBP</w:t>
            </w:r>
          </w:p>
          <w:p w14:paraId="79CE92B0" w14:textId="1FED4E0E" w:rsidR="005535F6" w:rsidRPr="00B67D80" w:rsidRDefault="005535F6" w:rsidP="00E84283">
            <w:r>
              <w:t>(EUR)</w:t>
            </w:r>
          </w:p>
        </w:tc>
        <w:tc>
          <w:tcPr>
            <w:tcW w:w="1309" w:type="dxa"/>
            <w:noWrap/>
            <w:hideMark/>
          </w:tcPr>
          <w:p w14:paraId="0523A67B" w14:textId="77777777" w:rsidR="001F4231" w:rsidRDefault="001F4231" w:rsidP="00E84283">
            <w:r w:rsidRPr="00B67D80">
              <w:t>ICER</w:t>
            </w:r>
          </w:p>
          <w:p w14:paraId="43B65E7A" w14:textId="77777777" w:rsidR="005535F6" w:rsidRDefault="005535F6" w:rsidP="005535F6">
            <w:r>
              <w:t>GBP</w:t>
            </w:r>
          </w:p>
          <w:p w14:paraId="04DE6A85" w14:textId="46534516" w:rsidR="005535F6" w:rsidRPr="00B67D80" w:rsidRDefault="005535F6" w:rsidP="005535F6">
            <w:r>
              <w:t>(EUR)</w:t>
            </w:r>
          </w:p>
        </w:tc>
      </w:tr>
      <w:tr w:rsidR="001F4231" w:rsidRPr="00B67D80" w14:paraId="069E9401" w14:textId="77777777" w:rsidTr="00E84283">
        <w:trPr>
          <w:trHeight w:val="311"/>
        </w:trPr>
        <w:tc>
          <w:tcPr>
            <w:tcW w:w="1723" w:type="dxa"/>
            <w:noWrap/>
          </w:tcPr>
          <w:p w14:paraId="690E8897" w14:textId="77777777" w:rsidR="001F4231" w:rsidRPr="00B67D80" w:rsidRDefault="001F4231" w:rsidP="00E84283">
            <w:r w:rsidRPr="00B67D80">
              <w:t>50</w:t>
            </w:r>
          </w:p>
        </w:tc>
        <w:tc>
          <w:tcPr>
            <w:tcW w:w="1309" w:type="dxa"/>
            <w:noWrap/>
          </w:tcPr>
          <w:p w14:paraId="6D9AFF51" w14:textId="77777777" w:rsidR="001F4231" w:rsidRPr="00B67D80" w:rsidRDefault="001F4231" w:rsidP="00E84283">
            <w:r w:rsidRPr="006F5737">
              <w:t>17.62</w:t>
            </w:r>
          </w:p>
        </w:tc>
        <w:tc>
          <w:tcPr>
            <w:tcW w:w="1192" w:type="dxa"/>
            <w:noWrap/>
          </w:tcPr>
          <w:p w14:paraId="77B13DE5" w14:textId="77777777" w:rsidR="001F4231" w:rsidRDefault="001F4231" w:rsidP="00E84283">
            <w:r w:rsidRPr="006F5737">
              <w:t>-408687</w:t>
            </w:r>
          </w:p>
          <w:p w14:paraId="6E41A6EE" w14:textId="64DB0CE4" w:rsidR="005535F6" w:rsidRPr="00B67D80" w:rsidRDefault="005535F6" w:rsidP="00E84283">
            <w:r>
              <w:t>(-466108)</w:t>
            </w:r>
          </w:p>
        </w:tc>
        <w:tc>
          <w:tcPr>
            <w:tcW w:w="1599" w:type="dxa"/>
            <w:noWrap/>
          </w:tcPr>
          <w:p w14:paraId="67ADF6DD" w14:textId="62D11747" w:rsidR="001F4231" w:rsidRDefault="001F4231" w:rsidP="00E84283">
            <w:r w:rsidRPr="006F5737">
              <w:t>-23194</w:t>
            </w:r>
          </w:p>
          <w:p w14:paraId="0A76FC4D" w14:textId="61EC7E12" w:rsidR="001575E8" w:rsidRDefault="001575E8" w:rsidP="00E84283">
            <w:r>
              <w:t>(-26452)</w:t>
            </w:r>
          </w:p>
          <w:p w14:paraId="17E4669C" w14:textId="77777777" w:rsidR="001F4231" w:rsidRPr="00B67D80" w:rsidRDefault="001F4231" w:rsidP="00E84283">
            <w:r>
              <w:t>(dominates)</w:t>
            </w:r>
          </w:p>
        </w:tc>
        <w:tc>
          <w:tcPr>
            <w:tcW w:w="1442" w:type="dxa"/>
            <w:noWrap/>
          </w:tcPr>
          <w:p w14:paraId="30413ED9" w14:textId="77777777" w:rsidR="001F4231" w:rsidRPr="00B67D80" w:rsidRDefault="001F4231" w:rsidP="00E84283">
            <w:r w:rsidRPr="006F5737">
              <w:t>52.86</w:t>
            </w:r>
          </w:p>
        </w:tc>
        <w:tc>
          <w:tcPr>
            <w:tcW w:w="1309" w:type="dxa"/>
            <w:noWrap/>
          </w:tcPr>
          <w:p w14:paraId="1C0ECFB9" w14:textId="77777777" w:rsidR="001F4231" w:rsidRDefault="001F4231" w:rsidP="00E84283">
            <w:r w:rsidRPr="006F5737">
              <w:t>527646</w:t>
            </w:r>
          </w:p>
          <w:p w14:paraId="5214CBF2" w14:textId="5499D071" w:rsidR="001575E8" w:rsidRPr="00B67D80" w:rsidRDefault="001575E8" w:rsidP="00E84283">
            <w:r>
              <w:t>(601780)</w:t>
            </w:r>
          </w:p>
        </w:tc>
        <w:tc>
          <w:tcPr>
            <w:tcW w:w="1309" w:type="dxa"/>
            <w:noWrap/>
          </w:tcPr>
          <w:p w14:paraId="1298E7B7" w14:textId="77777777" w:rsidR="001F4231" w:rsidRDefault="001F4231" w:rsidP="00E84283">
            <w:r w:rsidRPr="006F5737">
              <w:t>9982</w:t>
            </w:r>
          </w:p>
          <w:p w14:paraId="02E0D6D6" w14:textId="7F740E76" w:rsidR="001575E8" w:rsidRPr="00B67D80" w:rsidRDefault="001575E8" w:rsidP="00E84283">
            <w:r>
              <w:t>(11384)</w:t>
            </w:r>
          </w:p>
        </w:tc>
      </w:tr>
      <w:tr w:rsidR="001F4231" w:rsidRPr="00B67D80" w14:paraId="5BB7820B" w14:textId="77777777" w:rsidTr="00E84283">
        <w:trPr>
          <w:trHeight w:val="311"/>
        </w:trPr>
        <w:tc>
          <w:tcPr>
            <w:tcW w:w="1723" w:type="dxa"/>
            <w:noWrap/>
          </w:tcPr>
          <w:p w14:paraId="0CA0B00D" w14:textId="77777777" w:rsidR="001F4231" w:rsidRPr="00B67D80" w:rsidRDefault="001F4231" w:rsidP="00E84283">
            <w:r w:rsidRPr="00B67D80">
              <w:t>75</w:t>
            </w:r>
          </w:p>
        </w:tc>
        <w:tc>
          <w:tcPr>
            <w:tcW w:w="1309" w:type="dxa"/>
            <w:noWrap/>
          </w:tcPr>
          <w:p w14:paraId="0B8EAA59" w14:textId="77777777" w:rsidR="001F4231" w:rsidRPr="00B67D80" w:rsidRDefault="001F4231" w:rsidP="00E84283">
            <w:r w:rsidRPr="006F5737">
              <w:t>17.62</w:t>
            </w:r>
          </w:p>
        </w:tc>
        <w:tc>
          <w:tcPr>
            <w:tcW w:w="1192" w:type="dxa"/>
            <w:noWrap/>
          </w:tcPr>
          <w:p w14:paraId="79DFA3C6" w14:textId="77777777" w:rsidR="001F4231" w:rsidRDefault="001F4231" w:rsidP="00E84283">
            <w:r w:rsidRPr="006F5737">
              <w:t>-158687</w:t>
            </w:r>
          </w:p>
          <w:p w14:paraId="7B29D56C" w14:textId="2DD01214" w:rsidR="001575E8" w:rsidRPr="00B67D80" w:rsidRDefault="001575E8" w:rsidP="00E84283">
            <w:r>
              <w:t>(-180983)</w:t>
            </w:r>
          </w:p>
        </w:tc>
        <w:tc>
          <w:tcPr>
            <w:tcW w:w="1599" w:type="dxa"/>
            <w:noWrap/>
          </w:tcPr>
          <w:p w14:paraId="0EED9946" w14:textId="48AD6A34" w:rsidR="001F4231" w:rsidRDefault="001F4231" w:rsidP="00E84283">
            <w:r w:rsidRPr="006F5737">
              <w:t>-9006</w:t>
            </w:r>
          </w:p>
          <w:p w14:paraId="3FD03BC9" w14:textId="440DA78B" w:rsidR="001575E8" w:rsidRDefault="001575E8" w:rsidP="00E84283">
            <w:r>
              <w:t>(-10271)</w:t>
            </w:r>
          </w:p>
          <w:p w14:paraId="4C1DBF29" w14:textId="77777777" w:rsidR="001F4231" w:rsidRPr="00B67D80" w:rsidRDefault="001F4231" w:rsidP="00E84283">
            <w:r>
              <w:t>(dominates)</w:t>
            </w:r>
          </w:p>
        </w:tc>
        <w:tc>
          <w:tcPr>
            <w:tcW w:w="1442" w:type="dxa"/>
            <w:noWrap/>
          </w:tcPr>
          <w:p w14:paraId="2C3B7298" w14:textId="77777777" w:rsidR="001F4231" w:rsidRPr="00B67D80" w:rsidRDefault="001F4231" w:rsidP="00E84283">
            <w:r w:rsidRPr="006F5737">
              <w:t>52.86</w:t>
            </w:r>
          </w:p>
        </w:tc>
        <w:tc>
          <w:tcPr>
            <w:tcW w:w="1309" w:type="dxa"/>
            <w:noWrap/>
          </w:tcPr>
          <w:p w14:paraId="0CC58BD7" w14:textId="77777777" w:rsidR="001F4231" w:rsidRDefault="001F4231" w:rsidP="00E84283">
            <w:r w:rsidRPr="006F5737">
              <w:t>777646</w:t>
            </w:r>
          </w:p>
          <w:p w14:paraId="7FA7FDDE" w14:textId="6F0677C3" w:rsidR="001575E8" w:rsidRPr="00B67D80" w:rsidRDefault="001575E8" w:rsidP="00E84283">
            <w:r>
              <w:t>(886905)</w:t>
            </w:r>
          </w:p>
        </w:tc>
        <w:tc>
          <w:tcPr>
            <w:tcW w:w="1309" w:type="dxa"/>
            <w:noWrap/>
          </w:tcPr>
          <w:p w14:paraId="37E2FB6C" w14:textId="77777777" w:rsidR="001F4231" w:rsidRDefault="001F4231" w:rsidP="00E84283">
            <w:r w:rsidRPr="006F5737">
              <w:t>14711</w:t>
            </w:r>
          </w:p>
          <w:p w14:paraId="6AC326E1" w14:textId="35008B00" w:rsidR="001575E8" w:rsidRPr="00B67D80" w:rsidRDefault="001575E8" w:rsidP="00E84283">
            <w:r>
              <w:t>(16778)</w:t>
            </w:r>
          </w:p>
        </w:tc>
      </w:tr>
      <w:tr w:rsidR="001F4231" w:rsidRPr="00B67D80" w14:paraId="4263AB81" w14:textId="77777777" w:rsidTr="00E84283">
        <w:trPr>
          <w:trHeight w:val="311"/>
        </w:trPr>
        <w:tc>
          <w:tcPr>
            <w:tcW w:w="1723" w:type="dxa"/>
            <w:noWrap/>
          </w:tcPr>
          <w:p w14:paraId="2A04C6F3" w14:textId="77777777" w:rsidR="001F4231" w:rsidRPr="00B67D80" w:rsidRDefault="001F4231" w:rsidP="00E84283">
            <w:r w:rsidRPr="00B67D80">
              <w:t>100</w:t>
            </w:r>
          </w:p>
        </w:tc>
        <w:tc>
          <w:tcPr>
            <w:tcW w:w="1309" w:type="dxa"/>
            <w:noWrap/>
          </w:tcPr>
          <w:p w14:paraId="145121C9" w14:textId="77777777" w:rsidR="001F4231" w:rsidRPr="00B67D80" w:rsidRDefault="001F4231" w:rsidP="00E84283">
            <w:r w:rsidRPr="006F5737">
              <w:t>17.62</w:t>
            </w:r>
          </w:p>
        </w:tc>
        <w:tc>
          <w:tcPr>
            <w:tcW w:w="1192" w:type="dxa"/>
            <w:noWrap/>
          </w:tcPr>
          <w:p w14:paraId="4E2C6EEB" w14:textId="77777777" w:rsidR="001F4231" w:rsidRDefault="001F4231" w:rsidP="00E84283">
            <w:r w:rsidRPr="006F5737">
              <w:t>91313</w:t>
            </w:r>
          </w:p>
          <w:p w14:paraId="0789D6C4" w14:textId="45D5AD21" w:rsidR="001575E8" w:rsidRPr="00B67D80" w:rsidRDefault="001575E8" w:rsidP="00E84283">
            <w:r>
              <w:t>(104143)</w:t>
            </w:r>
          </w:p>
        </w:tc>
        <w:tc>
          <w:tcPr>
            <w:tcW w:w="1599" w:type="dxa"/>
            <w:noWrap/>
          </w:tcPr>
          <w:p w14:paraId="411780F9" w14:textId="77777777" w:rsidR="001F4231" w:rsidRDefault="001F4231" w:rsidP="00E84283">
            <w:r w:rsidRPr="006F5737">
              <w:t>5182</w:t>
            </w:r>
          </w:p>
          <w:p w14:paraId="4E00E043" w14:textId="77BC3F4D" w:rsidR="001575E8" w:rsidRPr="00B67D80" w:rsidRDefault="001575E8" w:rsidP="00E84283">
            <w:r>
              <w:t>(5910)</w:t>
            </w:r>
          </w:p>
        </w:tc>
        <w:tc>
          <w:tcPr>
            <w:tcW w:w="1442" w:type="dxa"/>
            <w:noWrap/>
          </w:tcPr>
          <w:p w14:paraId="12A859FC" w14:textId="77777777" w:rsidR="001F4231" w:rsidRPr="00B67D80" w:rsidRDefault="001F4231" w:rsidP="00E84283">
            <w:r w:rsidRPr="006F5737">
              <w:t>52.86</w:t>
            </w:r>
          </w:p>
        </w:tc>
        <w:tc>
          <w:tcPr>
            <w:tcW w:w="1309" w:type="dxa"/>
            <w:noWrap/>
          </w:tcPr>
          <w:p w14:paraId="75DE3D5D" w14:textId="77777777" w:rsidR="001F4231" w:rsidRDefault="001F4231" w:rsidP="00E84283">
            <w:r w:rsidRPr="006F5737">
              <w:t>1027646</w:t>
            </w:r>
          </w:p>
          <w:p w14:paraId="5F90E4BF" w14:textId="68409841" w:rsidR="001575E8" w:rsidRPr="00B67D80" w:rsidRDefault="001575E8" w:rsidP="00E84283">
            <w:r>
              <w:t>(1172030)</w:t>
            </w:r>
          </w:p>
        </w:tc>
        <w:tc>
          <w:tcPr>
            <w:tcW w:w="1309" w:type="dxa"/>
            <w:noWrap/>
          </w:tcPr>
          <w:p w14:paraId="0D2BC389" w14:textId="77777777" w:rsidR="001F4231" w:rsidRDefault="001F4231" w:rsidP="00E84283">
            <w:r w:rsidRPr="006F5737">
              <w:t>19441</w:t>
            </w:r>
          </w:p>
          <w:p w14:paraId="54A4692C" w14:textId="265B9280" w:rsidR="001575E8" w:rsidRPr="00B67D80" w:rsidRDefault="001575E8" w:rsidP="00E84283">
            <w:r>
              <w:t>(22172)</w:t>
            </w:r>
          </w:p>
        </w:tc>
      </w:tr>
      <w:tr w:rsidR="001F4231" w:rsidRPr="00B67D80" w14:paraId="76716752" w14:textId="77777777" w:rsidTr="00E84283">
        <w:trPr>
          <w:trHeight w:val="311"/>
        </w:trPr>
        <w:tc>
          <w:tcPr>
            <w:tcW w:w="1723" w:type="dxa"/>
            <w:noWrap/>
          </w:tcPr>
          <w:p w14:paraId="04B74AA2" w14:textId="77777777" w:rsidR="001F4231" w:rsidRPr="00B67D80" w:rsidRDefault="001F4231" w:rsidP="00E84283">
            <w:r>
              <w:t>200</w:t>
            </w:r>
          </w:p>
        </w:tc>
        <w:tc>
          <w:tcPr>
            <w:tcW w:w="1309" w:type="dxa"/>
            <w:noWrap/>
          </w:tcPr>
          <w:p w14:paraId="06B6E95E" w14:textId="77777777" w:rsidR="001F4231" w:rsidRPr="00B67D80" w:rsidRDefault="001F4231" w:rsidP="00E84283">
            <w:r w:rsidRPr="00A03BF0">
              <w:t>17.62</w:t>
            </w:r>
          </w:p>
        </w:tc>
        <w:tc>
          <w:tcPr>
            <w:tcW w:w="1192" w:type="dxa"/>
            <w:noWrap/>
          </w:tcPr>
          <w:p w14:paraId="3EA4BAC8" w14:textId="77777777" w:rsidR="001F4231" w:rsidRDefault="001F4231" w:rsidP="00E84283">
            <w:r w:rsidRPr="00A03BF0">
              <w:t>1091313</w:t>
            </w:r>
          </w:p>
          <w:p w14:paraId="32237DB0" w14:textId="42200E4A" w:rsidR="001575E8" w:rsidRPr="00B67D80" w:rsidRDefault="001575E8" w:rsidP="00E84283">
            <w:r>
              <w:t>(1244642)</w:t>
            </w:r>
          </w:p>
        </w:tc>
        <w:tc>
          <w:tcPr>
            <w:tcW w:w="1599" w:type="dxa"/>
            <w:noWrap/>
          </w:tcPr>
          <w:p w14:paraId="12073459" w14:textId="77777777" w:rsidR="001F4231" w:rsidRDefault="001F4231" w:rsidP="00E84283">
            <w:r w:rsidRPr="00A03BF0">
              <w:t>61936</w:t>
            </w:r>
          </w:p>
          <w:p w14:paraId="169987CE" w14:textId="094277D0" w:rsidR="001575E8" w:rsidRPr="00B67D80" w:rsidRDefault="001575E8" w:rsidP="00E84283">
            <w:r>
              <w:t>(70638)</w:t>
            </w:r>
          </w:p>
        </w:tc>
        <w:tc>
          <w:tcPr>
            <w:tcW w:w="1442" w:type="dxa"/>
            <w:noWrap/>
          </w:tcPr>
          <w:p w14:paraId="1AFBAC86" w14:textId="77777777" w:rsidR="001F4231" w:rsidRPr="00B67D80" w:rsidRDefault="001F4231" w:rsidP="00E84283">
            <w:r w:rsidRPr="00A03BF0">
              <w:t>52.86</w:t>
            </w:r>
          </w:p>
        </w:tc>
        <w:tc>
          <w:tcPr>
            <w:tcW w:w="1309" w:type="dxa"/>
            <w:noWrap/>
          </w:tcPr>
          <w:p w14:paraId="41BD4F04" w14:textId="77777777" w:rsidR="001F4231" w:rsidRDefault="001F4231" w:rsidP="00E84283">
            <w:r w:rsidRPr="00A03BF0">
              <w:t>2027646</w:t>
            </w:r>
          </w:p>
          <w:p w14:paraId="44165D7B" w14:textId="08209D7F" w:rsidR="001575E8" w:rsidRPr="00B67D80" w:rsidRDefault="001575E8" w:rsidP="00E84283">
            <w:r>
              <w:t>(2312530)</w:t>
            </w:r>
          </w:p>
        </w:tc>
        <w:tc>
          <w:tcPr>
            <w:tcW w:w="1309" w:type="dxa"/>
            <w:noWrap/>
          </w:tcPr>
          <w:p w14:paraId="598BD418" w14:textId="77777777" w:rsidR="001F4231" w:rsidRDefault="001F4231" w:rsidP="00E84283">
            <w:r w:rsidRPr="00A03BF0">
              <w:t>38358</w:t>
            </w:r>
          </w:p>
          <w:p w14:paraId="290D187E" w14:textId="1008CD10" w:rsidR="001575E8" w:rsidRPr="00B67D80" w:rsidRDefault="001575E8" w:rsidP="00E84283">
            <w:r>
              <w:t>(43747)</w:t>
            </w:r>
          </w:p>
        </w:tc>
      </w:tr>
    </w:tbl>
    <w:p w14:paraId="7795B4EA" w14:textId="77777777" w:rsidR="001F4231" w:rsidRDefault="001F4231" w:rsidP="001F4231"/>
    <w:p w14:paraId="5C759971" w14:textId="2C879079" w:rsidR="00D50B2D" w:rsidRPr="00D67B65" w:rsidRDefault="00D50B2D" w:rsidP="001F4231">
      <w:pPr>
        <w:rPr>
          <w:b/>
          <w:bCs/>
          <w:sz w:val="32"/>
          <w:szCs w:val="28"/>
        </w:rPr>
      </w:pPr>
      <w:r w:rsidRPr="00D67B65">
        <w:rPr>
          <w:b/>
          <w:bCs/>
          <w:sz w:val="32"/>
          <w:szCs w:val="28"/>
        </w:rPr>
        <w:t>One-way sensitivity analysis (OWSA)</w:t>
      </w:r>
    </w:p>
    <w:p w14:paraId="454A6639" w14:textId="548FD00A" w:rsidR="001F4231" w:rsidRDefault="00D50B2D" w:rsidP="001F4231">
      <w:r>
        <w:t>OWSA results are displayed on a cost-effectiveness plane. Multiple options for test cost are displayed in the base case and two of these GBP 50</w:t>
      </w:r>
      <w:r w:rsidR="00E32F1C">
        <w:t xml:space="preserve"> (EUR 57)</w:t>
      </w:r>
      <w:r>
        <w:t xml:space="preserve"> and GBP 100</w:t>
      </w:r>
      <w:r w:rsidR="00E32F1C">
        <w:t xml:space="preserve"> (EUR 114)</w:t>
      </w:r>
      <w:r>
        <w:t xml:space="preserve"> were used in the </w:t>
      </w:r>
      <w:r w:rsidR="00D67B65">
        <w:t>OWSA. Two series of data points are displayed, representing results using GBP 50</w:t>
      </w:r>
      <w:r w:rsidR="00E32F1C">
        <w:t xml:space="preserve"> (EUR 57)</w:t>
      </w:r>
      <w:r w:rsidR="00D67B65">
        <w:t xml:space="preserve"> or GBP 100</w:t>
      </w:r>
      <w:r w:rsidR="00E32F1C">
        <w:t xml:space="preserve"> (EUR 114)</w:t>
      </w:r>
      <w:r w:rsidR="00D67B65">
        <w:t xml:space="preserve"> test cost at specified values of prevalence and HR for delay to diagnosis. A reference line is displayed showing points equivalent to an ICER of </w:t>
      </w:r>
      <w:r w:rsidR="00E32F1C">
        <w:t xml:space="preserve"> GBP </w:t>
      </w:r>
      <w:r w:rsidR="00D67B65">
        <w:t>20,000</w:t>
      </w:r>
      <w:r w:rsidR="00E32F1C">
        <w:t xml:space="preserve"> (EUR 22,810)</w:t>
      </w:r>
      <w:r w:rsidR="00D67B65">
        <w:t>.</w:t>
      </w:r>
      <w:r w:rsidR="001F4231">
        <w:br w:type="page"/>
      </w:r>
    </w:p>
    <w:p w14:paraId="5240843A" w14:textId="44D9C4C1" w:rsidR="001F4231" w:rsidRDefault="001F4231" w:rsidP="001F4231">
      <w:pPr>
        <w:pStyle w:val="Caption"/>
      </w:pPr>
      <w:bookmarkStart w:id="3" w:name="_Ref40385045"/>
      <w:r>
        <w:lastRenderedPageBreak/>
        <w:t xml:space="preserve">Figure SA </w:t>
      </w:r>
      <w:fldSimple w:instr=" SEQ Figure_SA \* ARABIC ">
        <w:r w:rsidR="00B37247">
          <w:rPr>
            <w:noProof/>
          </w:rPr>
          <w:t>1</w:t>
        </w:r>
      </w:fldSimple>
      <w:bookmarkEnd w:id="3"/>
      <w:r>
        <w:t xml:space="preserve"> – OWSA Prevalence</w:t>
      </w:r>
    </w:p>
    <w:p w14:paraId="101D9803" w14:textId="77777777" w:rsidR="001F4231" w:rsidRDefault="001F4231" w:rsidP="001F4231">
      <w:r>
        <w:rPr>
          <w:noProof/>
        </w:rPr>
        <w:drawing>
          <wp:inline distT="0" distB="0" distL="0" distR="0" wp14:anchorId="345DD3D5" wp14:editId="1A6C82EC">
            <wp:extent cx="5731510" cy="3455670"/>
            <wp:effectExtent l="0" t="0" r="2540" b="11430"/>
            <wp:docPr id="85" name="Chart 85">
              <a:extLst xmlns:a="http://schemas.openxmlformats.org/drawingml/2006/main">
                <a:ext uri="{FF2B5EF4-FFF2-40B4-BE49-F238E27FC236}">
                  <a16:creationId xmlns:a16="http://schemas.microsoft.com/office/drawing/2014/main" id="{71338FF7-C589-4868-A6F6-9771C633E2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A5D76FE" w14:textId="77777777" w:rsidR="001F4231" w:rsidRDefault="001F4231" w:rsidP="001F4231">
      <w:r>
        <w:rPr>
          <w:noProof/>
        </w:rPr>
        <w:drawing>
          <wp:inline distT="0" distB="0" distL="0" distR="0" wp14:anchorId="6B22FEE4" wp14:editId="68B3CE4C">
            <wp:extent cx="5731510" cy="3701415"/>
            <wp:effectExtent l="0" t="0" r="2540" b="13335"/>
            <wp:docPr id="86" name="Chart 86">
              <a:extLst xmlns:a="http://schemas.openxmlformats.org/drawingml/2006/main">
                <a:ext uri="{FF2B5EF4-FFF2-40B4-BE49-F238E27FC236}">
                  <a16:creationId xmlns:a16="http://schemas.microsoft.com/office/drawing/2014/main" id="{176691CE-A271-44DB-9126-9B78A05B89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AAC830" w14:textId="77777777" w:rsidR="001F4231" w:rsidRDefault="001F4231" w:rsidP="001F4231">
      <w:r>
        <w:br w:type="page"/>
      </w:r>
    </w:p>
    <w:p w14:paraId="08CEB215" w14:textId="00FDEF07" w:rsidR="001F4231" w:rsidRDefault="001F4231" w:rsidP="001F4231">
      <w:pPr>
        <w:pStyle w:val="Caption"/>
      </w:pPr>
      <w:bookmarkStart w:id="4" w:name="_Ref40385065"/>
      <w:r>
        <w:lastRenderedPageBreak/>
        <w:t xml:space="preserve">Figure SA </w:t>
      </w:r>
      <w:fldSimple w:instr=" SEQ Figure_SA \* ARABIC ">
        <w:r w:rsidR="00B37247">
          <w:rPr>
            <w:noProof/>
          </w:rPr>
          <w:t>2</w:t>
        </w:r>
      </w:fldSimple>
      <w:bookmarkEnd w:id="4"/>
      <w:r>
        <w:t xml:space="preserve"> - OWSA HR for delay to diagnosis</w:t>
      </w:r>
    </w:p>
    <w:p w14:paraId="7C927E88" w14:textId="77777777" w:rsidR="001F4231" w:rsidRDefault="001F4231" w:rsidP="001F4231">
      <w:r>
        <w:rPr>
          <w:noProof/>
        </w:rPr>
        <w:drawing>
          <wp:inline distT="0" distB="0" distL="0" distR="0" wp14:anchorId="6D56627B" wp14:editId="181CBB3B">
            <wp:extent cx="5731510" cy="3596005"/>
            <wp:effectExtent l="0" t="0" r="2540" b="4445"/>
            <wp:docPr id="87" name="Chart 87">
              <a:extLst xmlns:a="http://schemas.openxmlformats.org/drawingml/2006/main">
                <a:ext uri="{FF2B5EF4-FFF2-40B4-BE49-F238E27FC236}">
                  <a16:creationId xmlns:a16="http://schemas.microsoft.com/office/drawing/2014/main" id="{D362FC88-ABA8-4A19-80F3-36E13F2593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B0D1C5F" w14:textId="77777777" w:rsidR="001F4231" w:rsidRDefault="001F4231" w:rsidP="001F4231">
      <w:r>
        <w:rPr>
          <w:noProof/>
        </w:rPr>
        <w:drawing>
          <wp:inline distT="0" distB="0" distL="0" distR="0" wp14:anchorId="5C3D683E" wp14:editId="289B651D">
            <wp:extent cx="5731510" cy="3381375"/>
            <wp:effectExtent l="0" t="0" r="2540" b="9525"/>
            <wp:docPr id="88" name="Chart 88">
              <a:extLst xmlns:a="http://schemas.openxmlformats.org/drawingml/2006/main">
                <a:ext uri="{FF2B5EF4-FFF2-40B4-BE49-F238E27FC236}">
                  <a16:creationId xmlns:a16="http://schemas.microsoft.com/office/drawing/2014/main" id="{028E6BF0-933F-4F7D-ABBC-94925599BD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7D415AC" w14:textId="77777777" w:rsidR="00B37247" w:rsidRDefault="00B37247" w:rsidP="00B37247">
      <w:pPr>
        <w:pStyle w:val="Caption"/>
      </w:pPr>
      <w:r>
        <w:br w:type="page"/>
      </w:r>
    </w:p>
    <w:p w14:paraId="0A98BFDD" w14:textId="77777777" w:rsidR="00B37247" w:rsidRDefault="00B37247" w:rsidP="00B37247">
      <w:pPr>
        <w:pStyle w:val="Caption"/>
      </w:pPr>
      <w:r>
        <w:lastRenderedPageBreak/>
        <w:t xml:space="preserve">Figure SA </w:t>
      </w:r>
      <w:r w:rsidR="005E2AA9">
        <w:fldChar w:fldCharType="begin"/>
      </w:r>
      <w:r w:rsidR="005E2AA9">
        <w:instrText xml:space="preserve"> SEQ Figure_SA \* ARABIC </w:instrText>
      </w:r>
      <w:r w:rsidR="005E2AA9">
        <w:fldChar w:fldCharType="separate"/>
      </w:r>
      <w:r>
        <w:rPr>
          <w:noProof/>
        </w:rPr>
        <w:t>3</w:t>
      </w:r>
      <w:r w:rsidR="005E2AA9">
        <w:rPr>
          <w:noProof/>
        </w:rPr>
        <w:fldChar w:fldCharType="end"/>
      </w:r>
      <w:r>
        <w:t xml:space="preserve"> - Probabilistic Sensitivity Analysis - Cost-effectiveness Plane</w:t>
      </w:r>
    </w:p>
    <w:p w14:paraId="691DEA5D" w14:textId="77777777" w:rsidR="00B37247" w:rsidRDefault="00B37247" w:rsidP="00B37247">
      <w:r>
        <w:rPr>
          <w:noProof/>
        </w:rPr>
        <w:drawing>
          <wp:inline distT="0" distB="0" distL="0" distR="0" wp14:anchorId="5EE97D40" wp14:editId="0570AA3A">
            <wp:extent cx="6096635" cy="3739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8183" cy="3746445"/>
                    </a:xfrm>
                    <a:prstGeom prst="rect">
                      <a:avLst/>
                    </a:prstGeom>
                    <a:noFill/>
                  </pic:spPr>
                </pic:pic>
              </a:graphicData>
            </a:graphic>
          </wp:inline>
        </w:drawing>
      </w:r>
    </w:p>
    <w:p w14:paraId="29385844" w14:textId="77777777" w:rsidR="00DC1340" w:rsidRDefault="00B37247" w:rsidP="00B37247">
      <w:r>
        <w:rPr>
          <w:noProof/>
        </w:rPr>
        <w:drawing>
          <wp:inline distT="0" distB="0" distL="0" distR="0" wp14:anchorId="7DA83153" wp14:editId="406AD1C5">
            <wp:extent cx="6096635" cy="37734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5293" cy="3791176"/>
                    </a:xfrm>
                    <a:prstGeom prst="rect">
                      <a:avLst/>
                    </a:prstGeom>
                    <a:noFill/>
                  </pic:spPr>
                </pic:pic>
              </a:graphicData>
            </a:graphic>
          </wp:inline>
        </w:drawing>
      </w:r>
    </w:p>
    <w:p w14:paraId="610630D1" w14:textId="25FE0310" w:rsidR="001F4231" w:rsidRPr="00DC1340" w:rsidRDefault="00DC1340" w:rsidP="00B37247">
      <w:pPr>
        <w:rPr>
          <w:sz w:val="20"/>
          <w:szCs w:val="20"/>
        </w:rPr>
      </w:pPr>
      <w:r w:rsidRPr="00DC1340">
        <w:rPr>
          <w:sz w:val="20"/>
          <w:szCs w:val="20"/>
        </w:rPr>
        <w:t>Note: Relative lack of variation in costs in the secondary care scenario occurs because all patients receive imaging regardless of liquid biopsy test result. Fast-track and standard referral imaging have the same unit cost.</w:t>
      </w:r>
      <w:r w:rsidR="001F4231" w:rsidRPr="00DC1340">
        <w:rPr>
          <w:sz w:val="20"/>
          <w:szCs w:val="20"/>
        </w:rPr>
        <w:br w:type="page"/>
      </w:r>
    </w:p>
    <w:p w14:paraId="458BA6A1" w14:textId="2284919D" w:rsidR="001F4231" w:rsidRDefault="001F4231" w:rsidP="001F4231">
      <w:pPr>
        <w:pStyle w:val="Caption"/>
      </w:pPr>
      <w:bookmarkStart w:id="5" w:name="_Ref42165640"/>
      <w:r>
        <w:lastRenderedPageBreak/>
        <w:t xml:space="preserve">Figure SA </w:t>
      </w:r>
      <w:fldSimple w:instr=" SEQ Figure_SA \* ARABIC ">
        <w:r w:rsidR="00B37247">
          <w:rPr>
            <w:noProof/>
          </w:rPr>
          <w:t>4</w:t>
        </w:r>
      </w:fldSimple>
      <w:bookmarkEnd w:id="5"/>
      <w:r>
        <w:t xml:space="preserve"> - OWSA tumour type prevalence among cases, cost-consequences analysis</w:t>
      </w:r>
    </w:p>
    <w:p w14:paraId="19844D20" w14:textId="4F60FB94" w:rsidR="001F4231" w:rsidRDefault="00A50555" w:rsidP="001F4231">
      <w:r>
        <w:rPr>
          <w:noProof/>
        </w:rPr>
        <w:drawing>
          <wp:inline distT="0" distB="0" distL="0" distR="0" wp14:anchorId="13C6C34A" wp14:editId="681E6850">
            <wp:extent cx="5731510" cy="27432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5731510" cy="2743200"/>
                    </a:xfrm>
                    <a:prstGeom prst="rect">
                      <a:avLst/>
                    </a:prstGeom>
                    <a:noFill/>
                    <a:ln>
                      <a:noFill/>
                    </a:ln>
                  </pic:spPr>
                </pic:pic>
              </a:graphicData>
            </a:graphic>
          </wp:inline>
        </w:drawing>
      </w:r>
    </w:p>
    <w:p w14:paraId="038F87EA" w14:textId="5A899189" w:rsidR="001F4231" w:rsidRPr="00830FE6" w:rsidRDefault="001F4231" w:rsidP="001F4231">
      <w:r>
        <w:t>Tumour type probability: Probability of G</w:t>
      </w:r>
      <w:r w:rsidR="00402255">
        <w:t>liobla</w:t>
      </w:r>
      <w:r w:rsidR="00A4332F">
        <w:t>s</w:t>
      </w:r>
      <w:r w:rsidR="00402255">
        <w:t>toma, Primary Central Nervous System Lymphoma and Metastatic Can</w:t>
      </w:r>
      <w:r w:rsidR="0097676A">
        <w:t>c</w:t>
      </w:r>
      <w:r w:rsidR="00402255">
        <w:t>er</w:t>
      </w:r>
      <w:r>
        <w:t xml:space="preserve">, ordered from high to low on probability of </w:t>
      </w:r>
      <w:r w:rsidR="00402255">
        <w:t>Glioblastoma</w:t>
      </w:r>
      <w:r>
        <w:t xml:space="preserve"> vs others</w:t>
      </w:r>
    </w:p>
    <w:p w14:paraId="6B0EA259" w14:textId="506E3CCB" w:rsidR="00682D5C" w:rsidRDefault="00147E31" w:rsidP="00147E31">
      <w:pPr>
        <w:pStyle w:val="Heading1"/>
      </w:pPr>
      <w:r>
        <w:t>References</w:t>
      </w:r>
    </w:p>
    <w:p w14:paraId="5A46D56D" w14:textId="6AC42565" w:rsidR="00E95567" w:rsidRPr="00E95567" w:rsidRDefault="00147E31" w:rsidP="00E9556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E95567" w:rsidRPr="00E95567">
        <w:rPr>
          <w:rFonts w:cs="Times New Roman"/>
          <w:noProof/>
          <w:szCs w:val="24"/>
        </w:rPr>
        <w:t xml:space="preserve">1. </w:t>
      </w:r>
      <w:r w:rsidR="00E95567" w:rsidRPr="00E95567">
        <w:rPr>
          <w:rFonts w:cs="Times New Roman"/>
          <w:noProof/>
          <w:szCs w:val="24"/>
        </w:rPr>
        <w:tab/>
        <w:t xml:space="preserve">Gray E, Butler HJ, Board R, Brennan PM, Chalmers AJ, Dawson T, et al. Health economic evaluation of a serum-based blood test for brain tumour diagnosis: Exploration of two clinical scenarios. BMJ Open. 2018 May 1;8(5). </w:t>
      </w:r>
    </w:p>
    <w:p w14:paraId="6A76A8B6" w14:textId="77777777" w:rsidR="00E95567" w:rsidRPr="00E95567" w:rsidRDefault="00E95567" w:rsidP="00E95567">
      <w:pPr>
        <w:widowControl w:val="0"/>
        <w:autoSpaceDE w:val="0"/>
        <w:autoSpaceDN w:val="0"/>
        <w:adjustRightInd w:val="0"/>
        <w:spacing w:line="240" w:lineRule="auto"/>
        <w:ind w:left="640" w:hanging="640"/>
        <w:rPr>
          <w:rFonts w:cs="Times New Roman"/>
          <w:noProof/>
          <w:szCs w:val="24"/>
        </w:rPr>
      </w:pPr>
      <w:r w:rsidRPr="00E95567">
        <w:rPr>
          <w:rFonts w:cs="Times New Roman"/>
          <w:noProof/>
          <w:szCs w:val="24"/>
        </w:rPr>
        <w:t xml:space="preserve">2. </w:t>
      </w:r>
      <w:r w:rsidRPr="00E95567">
        <w:rPr>
          <w:rFonts w:cs="Times New Roman"/>
          <w:noProof/>
          <w:szCs w:val="24"/>
        </w:rPr>
        <w:tab/>
        <w:t xml:space="preserve">Clarke CE, Edwards J, Nicholl DJ, Sivaguru A. Imaging results in a consecutive series of 530 new patients in the Birmingham Headache Service. J Neurol. 2010; </w:t>
      </w:r>
    </w:p>
    <w:p w14:paraId="65334075" w14:textId="77777777" w:rsidR="00E95567" w:rsidRPr="00E95567" w:rsidRDefault="00E95567" w:rsidP="00E95567">
      <w:pPr>
        <w:widowControl w:val="0"/>
        <w:autoSpaceDE w:val="0"/>
        <w:autoSpaceDN w:val="0"/>
        <w:adjustRightInd w:val="0"/>
        <w:spacing w:line="240" w:lineRule="auto"/>
        <w:ind w:left="640" w:hanging="640"/>
        <w:rPr>
          <w:rFonts w:cs="Times New Roman"/>
          <w:noProof/>
          <w:szCs w:val="24"/>
        </w:rPr>
      </w:pPr>
      <w:r w:rsidRPr="00E95567">
        <w:rPr>
          <w:rFonts w:cs="Times New Roman"/>
          <w:noProof/>
          <w:szCs w:val="24"/>
        </w:rPr>
        <w:t xml:space="preserve">3. </w:t>
      </w:r>
      <w:r w:rsidRPr="00E95567">
        <w:rPr>
          <w:rFonts w:cs="Times New Roman"/>
          <w:noProof/>
          <w:szCs w:val="24"/>
        </w:rPr>
        <w:tab/>
        <w:t xml:space="preserve">Sempere AP, Porta-Etessama J, Medrano V, Garcia-Morales I, Concepcións L, Ramos A, et al. Neuroimaging in the evaluation of patients with non-acute headache. Cephalalgia. 2005; </w:t>
      </w:r>
    </w:p>
    <w:p w14:paraId="7A3CA962" w14:textId="77777777" w:rsidR="00E95567" w:rsidRPr="00E95567" w:rsidRDefault="00E95567" w:rsidP="00E95567">
      <w:pPr>
        <w:widowControl w:val="0"/>
        <w:autoSpaceDE w:val="0"/>
        <w:autoSpaceDN w:val="0"/>
        <w:adjustRightInd w:val="0"/>
        <w:spacing w:line="240" w:lineRule="auto"/>
        <w:ind w:left="640" w:hanging="640"/>
        <w:rPr>
          <w:rFonts w:cs="Times New Roman"/>
          <w:noProof/>
          <w:szCs w:val="24"/>
        </w:rPr>
      </w:pPr>
      <w:r w:rsidRPr="00E95567">
        <w:rPr>
          <w:rFonts w:cs="Times New Roman"/>
          <w:noProof/>
          <w:szCs w:val="24"/>
        </w:rPr>
        <w:t xml:space="preserve">4. </w:t>
      </w:r>
      <w:r w:rsidRPr="00E95567">
        <w:rPr>
          <w:rFonts w:cs="Times New Roman"/>
          <w:noProof/>
          <w:szCs w:val="24"/>
        </w:rPr>
        <w:tab/>
        <w:t xml:space="preserve">Do V, Gebski V, Barton MB. The effect of waiting for radiotherapy for grade III/IV gliomas. Radiother Oncol. 2000;57(2):131–6. </w:t>
      </w:r>
    </w:p>
    <w:p w14:paraId="043B0F7D" w14:textId="77777777" w:rsidR="00E95567" w:rsidRPr="00E95567" w:rsidRDefault="00E95567" w:rsidP="00E95567">
      <w:pPr>
        <w:widowControl w:val="0"/>
        <w:autoSpaceDE w:val="0"/>
        <w:autoSpaceDN w:val="0"/>
        <w:adjustRightInd w:val="0"/>
        <w:spacing w:line="240" w:lineRule="auto"/>
        <w:ind w:left="640" w:hanging="640"/>
        <w:rPr>
          <w:rFonts w:cs="Times New Roman"/>
          <w:noProof/>
          <w:szCs w:val="24"/>
        </w:rPr>
      </w:pPr>
      <w:r w:rsidRPr="00E95567">
        <w:rPr>
          <w:rFonts w:cs="Times New Roman"/>
          <w:noProof/>
          <w:szCs w:val="24"/>
        </w:rPr>
        <w:t xml:space="preserve">5. </w:t>
      </w:r>
      <w:r w:rsidRPr="00E95567">
        <w:rPr>
          <w:rFonts w:cs="Times New Roman"/>
          <w:noProof/>
          <w:szCs w:val="24"/>
        </w:rPr>
        <w:tab/>
        <w:t xml:space="preserve">Aggarwal A, Herz N, Campbell P, Arkush L, Short S, Rees J. Diagnostic delay and survival in high-grade gliomas - Evidence of the “waiting time paradox”? Br J Neurosurg. 2015;29(4):520–3. </w:t>
      </w:r>
    </w:p>
    <w:p w14:paraId="68CDDDB0" w14:textId="77777777" w:rsidR="00E95567" w:rsidRPr="00E95567" w:rsidRDefault="00E95567" w:rsidP="00E95567">
      <w:pPr>
        <w:widowControl w:val="0"/>
        <w:autoSpaceDE w:val="0"/>
        <w:autoSpaceDN w:val="0"/>
        <w:adjustRightInd w:val="0"/>
        <w:spacing w:line="240" w:lineRule="auto"/>
        <w:ind w:left="640" w:hanging="640"/>
        <w:rPr>
          <w:rFonts w:cs="Times New Roman"/>
          <w:noProof/>
          <w:szCs w:val="24"/>
        </w:rPr>
      </w:pPr>
      <w:r w:rsidRPr="00E95567">
        <w:rPr>
          <w:rFonts w:cs="Times New Roman"/>
          <w:noProof/>
          <w:szCs w:val="24"/>
        </w:rPr>
        <w:t xml:space="preserve">6. </w:t>
      </w:r>
      <w:r w:rsidRPr="00E95567">
        <w:rPr>
          <w:rFonts w:cs="Times New Roman"/>
          <w:noProof/>
          <w:szCs w:val="24"/>
        </w:rPr>
        <w:tab/>
        <w:t xml:space="preserve">Garside R, Pitt M, Anderson R, Dyer G, Mealing S, Somerville M, et al. The effectiveness and cost-effectiveness of carmustine implants and temozolomide for the treatment of newly diagnosed high-grade glioma: A systematic review and economic evaluation. Health Technology Assessment. 2007. </w:t>
      </w:r>
    </w:p>
    <w:p w14:paraId="3CBE9A61" w14:textId="77777777" w:rsidR="00E95567" w:rsidRPr="00E95567" w:rsidRDefault="00E95567" w:rsidP="00E95567">
      <w:pPr>
        <w:widowControl w:val="0"/>
        <w:autoSpaceDE w:val="0"/>
        <w:autoSpaceDN w:val="0"/>
        <w:adjustRightInd w:val="0"/>
        <w:spacing w:line="240" w:lineRule="auto"/>
        <w:ind w:left="640" w:hanging="640"/>
        <w:rPr>
          <w:rFonts w:cs="Times New Roman"/>
          <w:noProof/>
          <w:szCs w:val="24"/>
        </w:rPr>
      </w:pPr>
      <w:r w:rsidRPr="00E95567">
        <w:rPr>
          <w:rFonts w:cs="Times New Roman"/>
          <w:noProof/>
          <w:szCs w:val="24"/>
        </w:rPr>
        <w:t xml:space="preserve">7. </w:t>
      </w:r>
      <w:r w:rsidRPr="00E95567">
        <w:rPr>
          <w:rFonts w:cs="Times New Roman"/>
          <w:noProof/>
          <w:szCs w:val="24"/>
        </w:rPr>
        <w:tab/>
        <w:t xml:space="preserve">Cameron JM, Butler HJ, Smith BR, Hegarty MG, Jenkinson MD, Syed K, et al. Developing infrared spectroscopic detection for stratifying brain tumour patients: Glioblastoma multiforme: Vs. lymphoma. Analyst. 2019;144(22):6736–50. </w:t>
      </w:r>
    </w:p>
    <w:p w14:paraId="77355539" w14:textId="77777777" w:rsidR="00E95567" w:rsidRPr="00E95567" w:rsidRDefault="00E95567" w:rsidP="00E95567">
      <w:pPr>
        <w:widowControl w:val="0"/>
        <w:autoSpaceDE w:val="0"/>
        <w:autoSpaceDN w:val="0"/>
        <w:adjustRightInd w:val="0"/>
        <w:spacing w:line="240" w:lineRule="auto"/>
        <w:ind w:left="640" w:hanging="640"/>
        <w:rPr>
          <w:rFonts w:cs="Times New Roman"/>
          <w:noProof/>
        </w:rPr>
      </w:pPr>
      <w:r w:rsidRPr="00E95567">
        <w:rPr>
          <w:rFonts w:cs="Times New Roman"/>
          <w:noProof/>
          <w:szCs w:val="24"/>
        </w:rPr>
        <w:t xml:space="preserve">8. </w:t>
      </w:r>
      <w:r w:rsidRPr="00E95567">
        <w:rPr>
          <w:rFonts w:cs="Times New Roman"/>
          <w:noProof/>
          <w:szCs w:val="24"/>
        </w:rPr>
        <w:tab/>
        <w:t xml:space="preserve">Haldorsen IS, Aarseth JH, Hollender A, Larsen JL, Espeland A, Mella O. Incidence, clinical features, treatment and outcome of primary central nervous system lymphoma in Norway: A ten-year national survey. Acta Oncol (Madr). 2004;43(6):520–9. </w:t>
      </w:r>
    </w:p>
    <w:p w14:paraId="301F1901" w14:textId="7B97FBF6" w:rsidR="00147E31" w:rsidRPr="00147E31" w:rsidRDefault="00147E31" w:rsidP="00147E31">
      <w:r>
        <w:lastRenderedPageBreak/>
        <w:fldChar w:fldCharType="end"/>
      </w:r>
    </w:p>
    <w:sectPr w:rsidR="00147E31" w:rsidRPr="00147E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231"/>
    <w:rsid w:val="000331CB"/>
    <w:rsid w:val="00064CC3"/>
    <w:rsid w:val="00147E31"/>
    <w:rsid w:val="001575E8"/>
    <w:rsid w:val="001D0494"/>
    <w:rsid w:val="001F4231"/>
    <w:rsid w:val="0021347E"/>
    <w:rsid w:val="00213C3B"/>
    <w:rsid w:val="002E1E64"/>
    <w:rsid w:val="00323AE9"/>
    <w:rsid w:val="003416D8"/>
    <w:rsid w:val="00402255"/>
    <w:rsid w:val="00475E20"/>
    <w:rsid w:val="004D33A7"/>
    <w:rsid w:val="004E49D8"/>
    <w:rsid w:val="00536F86"/>
    <w:rsid w:val="005535F6"/>
    <w:rsid w:val="005E2AA9"/>
    <w:rsid w:val="00672948"/>
    <w:rsid w:val="00682D5C"/>
    <w:rsid w:val="00690AE8"/>
    <w:rsid w:val="006E1F04"/>
    <w:rsid w:val="00716877"/>
    <w:rsid w:val="00950ADE"/>
    <w:rsid w:val="009614C0"/>
    <w:rsid w:val="0097676A"/>
    <w:rsid w:val="00A04021"/>
    <w:rsid w:val="00A4332F"/>
    <w:rsid w:val="00A50555"/>
    <w:rsid w:val="00AD67CA"/>
    <w:rsid w:val="00B244A9"/>
    <w:rsid w:val="00B37247"/>
    <w:rsid w:val="00BE5236"/>
    <w:rsid w:val="00C35F19"/>
    <w:rsid w:val="00C44D12"/>
    <w:rsid w:val="00D50B2D"/>
    <w:rsid w:val="00D57B47"/>
    <w:rsid w:val="00D67B65"/>
    <w:rsid w:val="00DC1340"/>
    <w:rsid w:val="00E32F1C"/>
    <w:rsid w:val="00E943BD"/>
    <w:rsid w:val="00E95567"/>
    <w:rsid w:val="00EB4994"/>
    <w:rsid w:val="00F50C8F"/>
    <w:rsid w:val="00FE0D0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44DD"/>
  <w15:chartTrackingRefBased/>
  <w15:docId w15:val="{0B49F2E5-10A7-48F7-9EFA-B121E9287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231"/>
    <w:rPr>
      <w:rFonts w:ascii="Times New Roman" w:hAnsi="Times New Roman"/>
      <w:sz w:val="24"/>
    </w:rPr>
  </w:style>
  <w:style w:type="paragraph" w:styleId="Heading1">
    <w:name w:val="heading 1"/>
    <w:basedOn w:val="Normal"/>
    <w:next w:val="Normal"/>
    <w:link w:val="Heading1Char"/>
    <w:uiPriority w:val="9"/>
    <w:qFormat/>
    <w:rsid w:val="006E1F04"/>
    <w:pPr>
      <w:keepNext/>
      <w:keepLines/>
      <w:spacing w:before="240" w:after="0"/>
      <w:outlineLvl w:val="0"/>
    </w:pPr>
    <w:rPr>
      <w:rFonts w:eastAsiaTheme="majorEastAsia"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6E1F04"/>
  </w:style>
  <w:style w:type="character" w:customStyle="1" w:styleId="Style1Char">
    <w:name w:val="Style1 Char"/>
    <w:basedOn w:val="DefaultParagraphFont"/>
    <w:link w:val="Style1"/>
    <w:rsid w:val="006E1F04"/>
    <w:rPr>
      <w:rFonts w:ascii="Times New Roman" w:hAnsi="Times New Roman"/>
      <w:sz w:val="24"/>
    </w:rPr>
  </w:style>
  <w:style w:type="character" w:customStyle="1" w:styleId="Heading1Char">
    <w:name w:val="Heading 1 Char"/>
    <w:basedOn w:val="DefaultParagraphFont"/>
    <w:link w:val="Heading1"/>
    <w:uiPriority w:val="9"/>
    <w:rsid w:val="006E1F04"/>
    <w:rPr>
      <w:rFonts w:ascii="Times New Roman" w:eastAsiaTheme="majorEastAsia" w:hAnsi="Times New Roman" w:cstheme="majorBidi"/>
      <w:color w:val="000000" w:themeColor="text1"/>
      <w:sz w:val="32"/>
      <w:szCs w:val="32"/>
    </w:rPr>
  </w:style>
  <w:style w:type="table" w:styleId="TableGrid">
    <w:name w:val="Table Grid"/>
    <w:basedOn w:val="TableNormal"/>
    <w:uiPriority w:val="39"/>
    <w:rsid w:val="001F42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F4231"/>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F423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D67B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B6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image" Target="cid:image002.png@01D6D222.F323D0A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11" Type="http://schemas.openxmlformats.org/officeDocument/2006/relationships/image" Target="media/image3.png"/><Relationship Id="rId5" Type="http://schemas.openxmlformats.org/officeDocument/2006/relationships/chart" Target="charts/chart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raye\Documents\ClinSpec%20New%20Cancers\ClinSpec%20diagnostic%20tree%20v2.6.xlsm"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raye\Documents\ClinSpec%20New%20Cancers\ClinSpec%20diagnostic%20tree%20v2.6.xlsm"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graye\Documents\ClinSpec%20New%20Cancers\ClinSpec%20diagnostic%20tree%20v2.6.xlsm"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graye\Documents\ClinSpec%20New%20Cancers\ClinSpec%20diagnostic%20tree%20v2.6.xlsm"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t>Primary Care</a:t>
            </a:r>
          </a:p>
          <a:p>
            <a:pPr>
              <a:defRPr sz="1100"/>
            </a:pPr>
            <a:r>
              <a:rPr lang="en-GB" sz="1100"/>
              <a:t>Data Point Labels: </a:t>
            </a:r>
            <a:r>
              <a:rPr lang="en-GB" sz="1100" b="0" i="0" u="none" strike="noStrike" baseline="0">
                <a:effectLst/>
              </a:rPr>
              <a:t>Brain tumour prevalence (proportion)</a:t>
            </a:r>
            <a:endParaRPr lang="en-GB" sz="1100"/>
          </a:p>
        </c:rich>
      </c:tx>
      <c:layout>
        <c:manualLayout>
          <c:xMode val="edge"/>
          <c:yMode val="edge"/>
          <c:x val="0.24623755345449977"/>
          <c:y val="3.0973154265308899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v>100</c:v>
          </c:tx>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fld id="{A0F09643-89D4-4836-80E0-9F30A6CE9A0A}"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D48D-436D-A783-97D99767538F}"/>
                </c:ext>
              </c:extLst>
            </c:dLbl>
            <c:dLbl>
              <c:idx val="1"/>
              <c:tx>
                <c:rich>
                  <a:bodyPr/>
                  <a:lstStyle/>
                  <a:p>
                    <a:fld id="{1B031B42-B3C6-4B21-90ED-ABCAC12031DD}"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D48D-436D-A783-97D99767538F}"/>
                </c:ext>
              </c:extLst>
            </c:dLbl>
            <c:dLbl>
              <c:idx val="2"/>
              <c:tx>
                <c:rich>
                  <a:bodyPr/>
                  <a:lstStyle/>
                  <a:p>
                    <a:fld id="{2D36F89D-7D7A-47DE-8AC5-B35203E9A0C7}"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48D-436D-A783-97D99767538F}"/>
                </c:ext>
              </c:extLst>
            </c:dLbl>
            <c:dLbl>
              <c:idx val="3"/>
              <c:tx>
                <c:rich>
                  <a:bodyPr/>
                  <a:lstStyle/>
                  <a:p>
                    <a:fld id="{FD013EA3-F338-4A86-872C-144B3006679D}" type="CELLRANGE">
                      <a:rPr lang="en-US" sz="1000" b="1"/>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D48D-436D-A783-97D99767538F}"/>
                </c:ext>
              </c:extLst>
            </c:dLbl>
            <c:dLbl>
              <c:idx val="4"/>
              <c:tx>
                <c:rich>
                  <a:bodyPr/>
                  <a:lstStyle/>
                  <a:p>
                    <a:fld id="{8BCB1E80-03CE-434F-85B3-28EFF46F9C5D}"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D48D-436D-A783-97D99767538F}"/>
                </c:ext>
              </c:extLst>
            </c:dLbl>
            <c:dLbl>
              <c:idx val="5"/>
              <c:tx>
                <c:rich>
                  <a:bodyPr/>
                  <a:lstStyle/>
                  <a:p>
                    <a:fld id="{804241A2-041D-4B02-9E87-029F60D605CE}"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D48D-436D-A783-97D99767538F}"/>
                </c:ext>
              </c:extLst>
            </c:dLbl>
            <c:dLbl>
              <c:idx val="6"/>
              <c:tx>
                <c:rich>
                  <a:bodyPr/>
                  <a:lstStyle/>
                  <a:p>
                    <a:fld id="{E5C14586-0F84-43DE-B66D-690A2842C47C}"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D48D-436D-A783-97D99767538F}"/>
                </c:ext>
              </c:extLst>
            </c:dLbl>
            <c:dLbl>
              <c:idx val="7"/>
              <c:tx>
                <c:rich>
                  <a:bodyPr/>
                  <a:lstStyle/>
                  <a:p>
                    <a:fld id="{36E8FA45-DF79-4EAE-8BF8-FF3AD7B0FB55}"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D48D-436D-A783-97D99767538F}"/>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noFill/>
                <a:prstDash val="sysDot"/>
              </a:ln>
              <a:effectLst/>
            </c:spPr>
            <c:trendlineType val="linear"/>
            <c:dispRSqr val="0"/>
            <c:dispEq val="0"/>
          </c:trendline>
          <c:xVal>
            <c:numRef>
              <c:f>Prev!$B$47:$B$54</c:f>
              <c:numCache>
                <c:formatCode>0.00</c:formatCode>
                <c:ptCount val="8"/>
                <c:pt idx="0">
                  <c:v>3.8449116114352364</c:v>
                </c:pt>
                <c:pt idx="1">
                  <c:v>7.6898232228704728</c:v>
                </c:pt>
                <c:pt idx="2">
                  <c:v>11.534734834305709</c:v>
                </c:pt>
                <c:pt idx="3">
                  <c:v>15.379646445744584</c:v>
                </c:pt>
                <c:pt idx="4">
                  <c:v>19.22455805717982</c:v>
                </c:pt>
                <c:pt idx="5">
                  <c:v>23.069469668622332</c:v>
                </c:pt>
                <c:pt idx="6">
                  <c:v>26.914381280057569</c:v>
                </c:pt>
                <c:pt idx="7">
                  <c:v>30.759292891492805</c:v>
                </c:pt>
              </c:numCache>
            </c:numRef>
          </c:xVal>
          <c:yVal>
            <c:numRef>
              <c:f>Prev!$C$47:$C$54</c:f>
              <c:numCache>
                <c:formatCode>0.00</c:formatCode>
                <c:ptCount val="8"/>
                <c:pt idx="0">
                  <c:v>193554.92700372607</c:v>
                </c:pt>
                <c:pt idx="1">
                  <c:v>197109.85400745319</c:v>
                </c:pt>
                <c:pt idx="2">
                  <c:v>200664.78101118031</c:v>
                </c:pt>
                <c:pt idx="3">
                  <c:v>204219.70801490743</c:v>
                </c:pt>
                <c:pt idx="4">
                  <c:v>207774.6350186335</c:v>
                </c:pt>
                <c:pt idx="5">
                  <c:v>211329.56202236062</c:v>
                </c:pt>
                <c:pt idx="6">
                  <c:v>214884.48902608774</c:v>
                </c:pt>
                <c:pt idx="7">
                  <c:v>218439.41602981588</c:v>
                </c:pt>
              </c:numCache>
            </c:numRef>
          </c:yVal>
          <c:smooth val="0"/>
          <c:extLst>
            <c:ext xmlns:c15="http://schemas.microsoft.com/office/drawing/2012/chart" uri="{02D57815-91ED-43cb-92C2-25804820EDAC}">
              <c15:datalabelsRange>
                <c15:f>Prev!$A$47:$A$54</c15:f>
                <c15:dlblRangeCache>
                  <c:ptCount val="8"/>
                  <c:pt idx="0">
                    <c:v>0.0025</c:v>
                  </c:pt>
                  <c:pt idx="1">
                    <c:v>0.005</c:v>
                  </c:pt>
                  <c:pt idx="2">
                    <c:v>0.0075</c:v>
                  </c:pt>
                  <c:pt idx="3">
                    <c:v>0.01</c:v>
                  </c:pt>
                  <c:pt idx="4">
                    <c:v>0.0125</c:v>
                  </c:pt>
                  <c:pt idx="5">
                    <c:v>0.015</c:v>
                  </c:pt>
                  <c:pt idx="6">
                    <c:v>0.0175</c:v>
                  </c:pt>
                  <c:pt idx="7">
                    <c:v>0.02</c:v>
                  </c:pt>
                </c15:dlblRangeCache>
              </c15:datalabelsRange>
            </c:ext>
            <c:ext xmlns:c16="http://schemas.microsoft.com/office/drawing/2014/chart" uri="{C3380CC4-5D6E-409C-BE32-E72D297353CC}">
              <c16:uniqueId val="{00000009-D48D-436D-A783-97D99767538F}"/>
            </c:ext>
          </c:extLst>
        </c:ser>
        <c:ser>
          <c:idx val="1"/>
          <c:order val="1"/>
          <c:tx>
            <c:v>Reference</c:v>
          </c:tx>
          <c:spPr>
            <a:ln w="25400" cap="rnd">
              <a:noFill/>
              <a:round/>
            </a:ln>
            <a:effectLst/>
          </c:spPr>
          <c:marker>
            <c:symbol val="none"/>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olid"/>
              </a:ln>
              <a:effectLst/>
            </c:spPr>
            <c:trendlineType val="linear"/>
            <c:dispRSqr val="0"/>
            <c:dispEq val="0"/>
          </c:trendline>
          <c:xVal>
            <c:numRef>
              <c:f>'HR SA'!$J$20:$J$21</c:f>
              <c:numCache>
                <c:formatCode>General</c:formatCode>
                <c:ptCount val="2"/>
                <c:pt idx="0">
                  <c:v>0</c:v>
                </c:pt>
                <c:pt idx="1">
                  <c:v>15</c:v>
                </c:pt>
              </c:numCache>
            </c:numRef>
          </c:xVal>
          <c:yVal>
            <c:numRef>
              <c:f>'HR SA'!$K$20:$K$21</c:f>
              <c:numCache>
                <c:formatCode>General</c:formatCode>
                <c:ptCount val="2"/>
                <c:pt idx="0">
                  <c:v>0</c:v>
                </c:pt>
                <c:pt idx="1">
                  <c:v>300000</c:v>
                </c:pt>
              </c:numCache>
            </c:numRef>
          </c:yVal>
          <c:smooth val="0"/>
          <c:extLst>
            <c:ext xmlns:c16="http://schemas.microsoft.com/office/drawing/2014/chart" uri="{C3380CC4-5D6E-409C-BE32-E72D297353CC}">
              <c16:uniqueId val="{0000000C-D48D-436D-A783-97D99767538F}"/>
            </c:ext>
          </c:extLst>
        </c:ser>
        <c:ser>
          <c:idx val="2"/>
          <c:order val="2"/>
          <c:tx>
            <c:v>50</c:v>
          </c:tx>
          <c:spPr>
            <a:ln w="25400" cap="rnd">
              <a:noFill/>
              <a:round/>
            </a:ln>
            <a:effectLst/>
          </c:spPr>
          <c:marker>
            <c:symbol val="circle"/>
            <c:size val="5"/>
            <c:spPr>
              <a:solidFill>
                <a:schemeClr val="accent3"/>
              </a:solidFill>
              <a:ln w="9525">
                <a:solidFill>
                  <a:schemeClr val="accent3"/>
                </a:solidFill>
              </a:ln>
              <a:effectLst/>
            </c:spPr>
          </c:marker>
          <c:dLbls>
            <c:dLbl>
              <c:idx val="0"/>
              <c:tx>
                <c:rich>
                  <a:bodyPr/>
                  <a:lstStyle/>
                  <a:p>
                    <a:fld id="{8AAE7E7A-71A6-4B7B-BE09-2C47DD021DC9}"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D48D-436D-A783-97D99767538F}"/>
                </c:ext>
              </c:extLst>
            </c:dLbl>
            <c:dLbl>
              <c:idx val="1"/>
              <c:tx>
                <c:rich>
                  <a:bodyPr/>
                  <a:lstStyle/>
                  <a:p>
                    <a:fld id="{A17998ED-ECB7-4425-A452-9DC92E4AC4A4}"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D48D-436D-A783-97D99767538F}"/>
                </c:ext>
              </c:extLst>
            </c:dLbl>
            <c:dLbl>
              <c:idx val="2"/>
              <c:tx>
                <c:rich>
                  <a:bodyPr/>
                  <a:lstStyle/>
                  <a:p>
                    <a:fld id="{49C3AE51-07A6-4A09-A291-CFC0D176CE21}"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D48D-436D-A783-97D99767538F}"/>
                </c:ext>
              </c:extLst>
            </c:dLbl>
            <c:dLbl>
              <c:idx val="3"/>
              <c:tx>
                <c:rich>
                  <a:bodyPr/>
                  <a:lstStyle/>
                  <a:p>
                    <a:fld id="{9CE707D9-E25A-4506-8810-58569A939790}" type="CELLRANGE">
                      <a:rPr lang="en-US" sz="1000" b="1"/>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D48D-436D-A783-97D99767538F}"/>
                </c:ext>
              </c:extLst>
            </c:dLbl>
            <c:dLbl>
              <c:idx val="4"/>
              <c:tx>
                <c:rich>
                  <a:bodyPr/>
                  <a:lstStyle/>
                  <a:p>
                    <a:fld id="{17BE2B18-B5E7-47F6-94BB-63511594D185}"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D48D-436D-A783-97D99767538F}"/>
                </c:ext>
              </c:extLst>
            </c:dLbl>
            <c:dLbl>
              <c:idx val="5"/>
              <c:tx>
                <c:rich>
                  <a:bodyPr/>
                  <a:lstStyle/>
                  <a:p>
                    <a:fld id="{AF877BB2-3F11-46B1-B956-4FCF1C28A846}"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D48D-436D-A783-97D99767538F}"/>
                </c:ext>
              </c:extLst>
            </c:dLbl>
            <c:dLbl>
              <c:idx val="6"/>
              <c:tx>
                <c:rich>
                  <a:bodyPr/>
                  <a:lstStyle/>
                  <a:p>
                    <a:fld id="{F0849994-20B9-47EF-A9BE-5F73C1D781F0}"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D48D-436D-A783-97D99767538F}"/>
                </c:ext>
              </c:extLst>
            </c:dLbl>
            <c:dLbl>
              <c:idx val="7"/>
              <c:tx>
                <c:rich>
                  <a:bodyPr/>
                  <a:lstStyle/>
                  <a:p>
                    <a:fld id="{EDB2DFA8-454B-4981-8750-B413ECF8D9AE}"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D48D-436D-A783-97D99767538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Prev!$B$32:$B$39</c:f>
              <c:numCache>
                <c:formatCode>0</c:formatCode>
                <c:ptCount val="8"/>
                <c:pt idx="0">
                  <c:v>3.8449116114352364</c:v>
                </c:pt>
                <c:pt idx="1">
                  <c:v>7.6898232228704728</c:v>
                </c:pt>
                <c:pt idx="2">
                  <c:v>11.534734834305709</c:v>
                </c:pt>
                <c:pt idx="3">
                  <c:v>15.379646445744584</c:v>
                </c:pt>
                <c:pt idx="4">
                  <c:v>19.22455805717982</c:v>
                </c:pt>
                <c:pt idx="5">
                  <c:v>23.069469668622332</c:v>
                </c:pt>
                <c:pt idx="6">
                  <c:v>26.914381280057569</c:v>
                </c:pt>
                <c:pt idx="7">
                  <c:v>30.759292891492805</c:v>
                </c:pt>
              </c:numCache>
            </c:numRef>
          </c:xVal>
          <c:yVal>
            <c:numRef>
              <c:f>Prev!$C$32:$C$39</c:f>
              <c:numCache>
                <c:formatCode>0</c:formatCode>
                <c:ptCount val="8"/>
                <c:pt idx="0">
                  <c:v>-306445.07299627393</c:v>
                </c:pt>
                <c:pt idx="1">
                  <c:v>-302890.14599254681</c:v>
                </c:pt>
                <c:pt idx="2">
                  <c:v>-299335.21898881969</c:v>
                </c:pt>
                <c:pt idx="3">
                  <c:v>-295780.29198509257</c:v>
                </c:pt>
                <c:pt idx="4">
                  <c:v>-292225.3649813665</c:v>
                </c:pt>
                <c:pt idx="5">
                  <c:v>-288670.43797763938</c:v>
                </c:pt>
                <c:pt idx="6">
                  <c:v>-285115.51097391226</c:v>
                </c:pt>
                <c:pt idx="7">
                  <c:v>-281560.58397018409</c:v>
                </c:pt>
              </c:numCache>
            </c:numRef>
          </c:yVal>
          <c:smooth val="0"/>
          <c:extLst>
            <c:ext xmlns:c15="http://schemas.microsoft.com/office/drawing/2012/chart" uri="{02D57815-91ED-43cb-92C2-25804820EDAC}">
              <c15:datalabelsRange>
                <c15:f>Prev!$A$47:$A$54</c15:f>
                <c15:dlblRangeCache>
                  <c:ptCount val="8"/>
                  <c:pt idx="0">
                    <c:v>0.0025</c:v>
                  </c:pt>
                  <c:pt idx="1">
                    <c:v>0.005</c:v>
                  </c:pt>
                  <c:pt idx="2">
                    <c:v>0.0075</c:v>
                  </c:pt>
                  <c:pt idx="3">
                    <c:v>0.01</c:v>
                  </c:pt>
                  <c:pt idx="4">
                    <c:v>0.0125</c:v>
                  </c:pt>
                  <c:pt idx="5">
                    <c:v>0.015</c:v>
                  </c:pt>
                  <c:pt idx="6">
                    <c:v>0.0175</c:v>
                  </c:pt>
                  <c:pt idx="7">
                    <c:v>0.02</c:v>
                  </c:pt>
                </c15:dlblRangeCache>
              </c15:datalabelsRange>
            </c:ext>
            <c:ext xmlns:c16="http://schemas.microsoft.com/office/drawing/2014/chart" uri="{C3380CC4-5D6E-409C-BE32-E72D297353CC}">
              <c16:uniqueId val="{00000015-D48D-436D-A783-97D99767538F}"/>
            </c:ext>
          </c:extLst>
        </c:ser>
        <c:dLbls>
          <c:showLegendKey val="0"/>
          <c:showVal val="0"/>
          <c:showCatName val="0"/>
          <c:showSerName val="0"/>
          <c:showPercent val="0"/>
          <c:showBubbleSize val="0"/>
        </c:dLbls>
        <c:axId val="729697320"/>
        <c:axId val="729700928"/>
      </c:scatterChart>
      <c:valAx>
        <c:axId val="729697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QALYs </a:t>
                </a:r>
              </a:p>
              <a:p>
                <a:pPr>
                  <a:defRPr/>
                </a:pPr>
                <a:r>
                  <a:rPr lang="en-GB"/>
                  <a:t>(per 10K patie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700928"/>
        <c:crosses val="autoZero"/>
        <c:crossBetween val="midCat"/>
      </c:valAx>
      <c:valAx>
        <c:axId val="729700928"/>
        <c:scaling>
          <c:orientation val="minMax"/>
          <c:max val="3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cost</a:t>
                </a:r>
              </a:p>
              <a:p>
                <a:pPr>
                  <a:defRPr/>
                </a:pPr>
                <a:r>
                  <a:rPr lang="en-GB"/>
                  <a:t>(per 10K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697320"/>
        <c:crosses val="autoZero"/>
        <c:crossBetween val="midCat"/>
        <c:dispUnits>
          <c:builtInUnit val="hundredThousands"/>
          <c:dispUnitsLbl>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100K</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t>Secondary Care</a:t>
            </a:r>
          </a:p>
          <a:p>
            <a:pPr>
              <a:defRPr sz="1100"/>
            </a:pPr>
            <a:r>
              <a:rPr lang="en-GB" sz="1100" b="0" i="0" u="none" strike="noStrike" baseline="0">
                <a:effectLst/>
              </a:rPr>
              <a:t>Data Point Labels</a:t>
            </a:r>
            <a:r>
              <a:rPr lang="en-GB" sz="1100"/>
              <a:t>: Brain</a:t>
            </a:r>
            <a:r>
              <a:rPr lang="en-GB" sz="1100" baseline="0"/>
              <a:t> tumour prevalence (proportion)</a:t>
            </a:r>
            <a:r>
              <a:rPr lang="en-GB" sz="1100"/>
              <a:t> </a:t>
            </a:r>
          </a:p>
        </c:rich>
      </c:tx>
      <c:layout>
        <c:manualLayout>
          <c:xMode val="edge"/>
          <c:yMode val="edge"/>
          <c:x val="0.23827839434983103"/>
          <c:y val="3.8035724175754404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v>100</c:v>
          </c:tx>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fld id="{2F0ED184-B17B-4C6A-A35B-903F49042BFB}"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1A2-4C18-9674-9AF97DC92350}"/>
                </c:ext>
              </c:extLst>
            </c:dLbl>
            <c:dLbl>
              <c:idx val="1"/>
              <c:tx>
                <c:rich>
                  <a:bodyPr/>
                  <a:lstStyle/>
                  <a:p>
                    <a:fld id="{C58236F3-BB62-42DE-B028-CC5F5E8219DA}"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71A2-4C18-9674-9AF97DC92350}"/>
                </c:ext>
              </c:extLst>
            </c:dLbl>
            <c:dLbl>
              <c:idx val="2"/>
              <c:tx>
                <c:rich>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90CF7D54-B364-4588-A00E-035FF58C5616}" type="CELLRANGE">
                      <a:rPr lang="en-GB"/>
                      <a:pPr>
                        <a:defRPr sz="1000" b="1"/>
                      </a:pPr>
                      <a:t>[CELLRANGE]</a:t>
                    </a:fld>
                    <a:endParaRPr lang="en-GB"/>
                  </a:p>
                </c:rich>
              </c:tx>
              <c:spPr>
                <a:noFill/>
                <a:ln>
                  <a:noFill/>
                </a:ln>
                <a:effectLst/>
              </c:spPr>
              <c:txPr>
                <a:bodyPr rot="0" spcFirstLastPara="1" vertOverflow="ellipsis" vert="horz" wrap="square" anchor="ctr" anchorCtr="1"/>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71A2-4C18-9674-9AF97DC92350}"/>
                </c:ext>
              </c:extLst>
            </c:dLbl>
            <c:dLbl>
              <c:idx val="3"/>
              <c:tx>
                <c:rich>
                  <a:bodyPr/>
                  <a:lstStyle/>
                  <a:p>
                    <a:fld id="{E4FF9003-849C-4DEA-A46B-DE31B57A0FBD}"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71A2-4C18-9674-9AF97DC92350}"/>
                </c:ext>
              </c:extLst>
            </c:dLbl>
            <c:dLbl>
              <c:idx val="4"/>
              <c:tx>
                <c:rich>
                  <a:bodyPr/>
                  <a:lstStyle/>
                  <a:p>
                    <a:fld id="{346890CE-E6EF-46B6-8666-FDC51B1140C3}"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71A2-4C18-9674-9AF97DC92350}"/>
                </c:ext>
              </c:extLst>
            </c:dLbl>
            <c:dLbl>
              <c:idx val="5"/>
              <c:tx>
                <c:rich>
                  <a:bodyPr/>
                  <a:lstStyle/>
                  <a:p>
                    <a:fld id="{70110C8D-7C73-4EDC-B5A4-B0A695BA6D9A}"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71A2-4C18-9674-9AF97DC92350}"/>
                </c:ext>
              </c:extLst>
            </c:dLbl>
            <c:dLbl>
              <c:idx val="6"/>
              <c:tx>
                <c:rich>
                  <a:bodyPr/>
                  <a:lstStyle/>
                  <a:p>
                    <a:fld id="{6A49CDD2-59A2-4397-B8F9-2C2B125C65CA}"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71A2-4C18-9674-9AF97DC92350}"/>
                </c:ext>
              </c:extLst>
            </c:dLbl>
            <c:dLbl>
              <c:idx val="7"/>
              <c:tx>
                <c:rich>
                  <a:bodyPr/>
                  <a:lstStyle/>
                  <a:p>
                    <a:fld id="{D738ADD3-2AAD-4FAC-B4FF-3868D4580D32}"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71A2-4C18-9674-9AF97DC92350}"/>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noFill/>
                <a:prstDash val="sysDot"/>
              </a:ln>
              <a:effectLst/>
            </c:spPr>
            <c:trendlineType val="linear"/>
            <c:dispRSqr val="0"/>
            <c:dispEq val="0"/>
          </c:trendline>
          <c:xVal>
            <c:numRef>
              <c:f>Prev!$G$47:$G$54</c:f>
              <c:numCache>
                <c:formatCode>0.00</c:formatCode>
                <c:ptCount val="8"/>
                <c:pt idx="0">
                  <c:v>38.449116114366916</c:v>
                </c:pt>
                <c:pt idx="1">
                  <c:v>42.294027725802152</c:v>
                </c:pt>
                <c:pt idx="2">
                  <c:v>46.138939337237389</c:v>
                </c:pt>
                <c:pt idx="3">
                  <c:v>49.983850948672625</c:v>
                </c:pt>
                <c:pt idx="4">
                  <c:v>53.828762560107862</c:v>
                </c:pt>
                <c:pt idx="5">
                  <c:v>57.673674171543098</c:v>
                </c:pt>
                <c:pt idx="6">
                  <c:v>61.51858578298561</c:v>
                </c:pt>
                <c:pt idx="7">
                  <c:v>65.363497394420847</c:v>
                </c:pt>
              </c:numCache>
            </c:numRef>
          </c:xVal>
          <c:yVal>
            <c:numRef>
              <c:f>Prev!$H$47:$H$54</c:f>
              <c:numCache>
                <c:formatCode>0.00</c:formatCode>
                <c:ptCount val="8"/>
                <c:pt idx="0">
                  <c:v>1020108.6450372691</c:v>
                </c:pt>
                <c:pt idx="1">
                  <c:v>1022119.5095409962</c:v>
                </c:pt>
                <c:pt idx="2">
                  <c:v>1024130.3740447223</c:v>
                </c:pt>
                <c:pt idx="3">
                  <c:v>1026141.2385484494</c:v>
                </c:pt>
                <c:pt idx="4">
                  <c:v>1028152.1030521776</c:v>
                </c:pt>
                <c:pt idx="5">
                  <c:v>1030162.9675559036</c:v>
                </c:pt>
                <c:pt idx="6">
                  <c:v>1032173.8320596297</c:v>
                </c:pt>
                <c:pt idx="7">
                  <c:v>1034184.6965633568</c:v>
                </c:pt>
              </c:numCache>
            </c:numRef>
          </c:yVal>
          <c:smooth val="0"/>
          <c:extLst>
            <c:ext xmlns:c15="http://schemas.microsoft.com/office/drawing/2012/chart" uri="{02D57815-91ED-43cb-92C2-25804820EDAC}">
              <c15:datalabelsRange>
                <c15:f>Prev!$F$47:$F$54</c15:f>
                <c15:dlblRangeCache>
                  <c:ptCount val="8"/>
                  <c:pt idx="0">
                    <c:v>0.025</c:v>
                  </c:pt>
                  <c:pt idx="1">
                    <c:v>0.0275</c:v>
                  </c:pt>
                  <c:pt idx="2">
                    <c:v>0.03</c:v>
                  </c:pt>
                  <c:pt idx="3">
                    <c:v>0.0325</c:v>
                  </c:pt>
                  <c:pt idx="4">
                    <c:v>0.035</c:v>
                  </c:pt>
                  <c:pt idx="5">
                    <c:v>0.0375</c:v>
                  </c:pt>
                  <c:pt idx="6">
                    <c:v>0.04</c:v>
                  </c:pt>
                  <c:pt idx="7">
                    <c:v>0.0425</c:v>
                  </c:pt>
                </c15:dlblRangeCache>
              </c15:datalabelsRange>
            </c:ext>
            <c:ext xmlns:c16="http://schemas.microsoft.com/office/drawing/2014/chart" uri="{C3380CC4-5D6E-409C-BE32-E72D297353CC}">
              <c16:uniqueId val="{00000009-71A2-4C18-9674-9AF97DC92350}"/>
            </c:ext>
          </c:extLst>
        </c:ser>
        <c:ser>
          <c:idx val="1"/>
          <c:order val="1"/>
          <c:tx>
            <c:v>Reference</c:v>
          </c:tx>
          <c:spPr>
            <a:ln w="25400" cap="rnd">
              <a:noFill/>
              <a:round/>
            </a:ln>
            <a:effectLst/>
          </c:spPr>
          <c:marker>
            <c:symbol val="none"/>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olid"/>
              </a:ln>
              <a:effectLst/>
            </c:spPr>
            <c:trendlineType val="linear"/>
            <c:dispRSqr val="0"/>
            <c:dispEq val="0"/>
          </c:trendline>
          <c:xVal>
            <c:numRef>
              <c:f>'HR SA'!$J$2:$J$3</c:f>
              <c:numCache>
                <c:formatCode>General</c:formatCode>
                <c:ptCount val="2"/>
                <c:pt idx="0">
                  <c:v>0</c:v>
                </c:pt>
                <c:pt idx="1">
                  <c:v>60</c:v>
                </c:pt>
              </c:numCache>
            </c:numRef>
          </c:xVal>
          <c:yVal>
            <c:numRef>
              <c:f>'HR SA'!$K$2:$K$3</c:f>
              <c:numCache>
                <c:formatCode>General</c:formatCode>
                <c:ptCount val="2"/>
                <c:pt idx="0">
                  <c:v>0</c:v>
                </c:pt>
                <c:pt idx="1">
                  <c:v>1200000</c:v>
                </c:pt>
              </c:numCache>
            </c:numRef>
          </c:yVal>
          <c:smooth val="0"/>
          <c:extLst>
            <c:ext xmlns:c16="http://schemas.microsoft.com/office/drawing/2014/chart" uri="{C3380CC4-5D6E-409C-BE32-E72D297353CC}">
              <c16:uniqueId val="{0000000C-71A2-4C18-9674-9AF97DC92350}"/>
            </c:ext>
          </c:extLst>
        </c:ser>
        <c:ser>
          <c:idx val="2"/>
          <c:order val="2"/>
          <c:tx>
            <c:v>50</c:v>
          </c:tx>
          <c:spPr>
            <a:ln w="25400" cap="rnd">
              <a:noFill/>
              <a:round/>
            </a:ln>
            <a:effectLst/>
          </c:spPr>
          <c:marker>
            <c:symbol val="circle"/>
            <c:size val="5"/>
            <c:spPr>
              <a:solidFill>
                <a:schemeClr val="accent3"/>
              </a:solidFill>
              <a:ln w="9525">
                <a:solidFill>
                  <a:schemeClr val="accent3"/>
                </a:solidFill>
              </a:ln>
              <a:effectLst/>
            </c:spPr>
          </c:marker>
          <c:dLbls>
            <c:dLbl>
              <c:idx val="0"/>
              <c:tx>
                <c:rich>
                  <a:bodyPr/>
                  <a:lstStyle/>
                  <a:p>
                    <a:fld id="{16A49D59-9063-46D3-B38F-590F3A5BB53B}"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71A2-4C18-9674-9AF97DC92350}"/>
                </c:ext>
              </c:extLst>
            </c:dLbl>
            <c:dLbl>
              <c:idx val="1"/>
              <c:tx>
                <c:rich>
                  <a:bodyPr/>
                  <a:lstStyle/>
                  <a:p>
                    <a:fld id="{EE965D14-2D71-43BF-8661-34A70D110FBA}"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71A2-4C18-9674-9AF97DC92350}"/>
                </c:ext>
              </c:extLst>
            </c:dLbl>
            <c:dLbl>
              <c:idx val="2"/>
              <c:tx>
                <c:rich>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fld id="{20FA55D6-0F32-44C5-A445-6297EEF791C0}" type="CELLRANGE">
                      <a:rPr lang="en-GB"/>
                      <a:pPr>
                        <a:defRPr sz="1000" b="1"/>
                      </a:pPr>
                      <a:t>[CELLRANGE]</a:t>
                    </a:fld>
                    <a:endParaRPr lang="en-GB"/>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71A2-4C18-9674-9AF97DC92350}"/>
                </c:ext>
              </c:extLst>
            </c:dLbl>
            <c:dLbl>
              <c:idx val="3"/>
              <c:tx>
                <c:rich>
                  <a:bodyPr/>
                  <a:lstStyle/>
                  <a:p>
                    <a:fld id="{76D29322-8F69-4F15-B901-9D90D6F7CAB5}"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71A2-4C18-9674-9AF97DC92350}"/>
                </c:ext>
              </c:extLst>
            </c:dLbl>
            <c:dLbl>
              <c:idx val="4"/>
              <c:tx>
                <c:rich>
                  <a:bodyPr/>
                  <a:lstStyle/>
                  <a:p>
                    <a:fld id="{875189C4-3920-46B4-A2A5-3DA53996014B}"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71A2-4C18-9674-9AF97DC92350}"/>
                </c:ext>
              </c:extLst>
            </c:dLbl>
            <c:dLbl>
              <c:idx val="5"/>
              <c:tx>
                <c:rich>
                  <a:bodyPr/>
                  <a:lstStyle/>
                  <a:p>
                    <a:fld id="{B6F459BC-E0B8-4C5E-967C-B1BC6AA4187D}"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71A2-4C18-9674-9AF97DC92350}"/>
                </c:ext>
              </c:extLst>
            </c:dLbl>
            <c:dLbl>
              <c:idx val="6"/>
              <c:tx>
                <c:rich>
                  <a:bodyPr/>
                  <a:lstStyle/>
                  <a:p>
                    <a:fld id="{CA33610D-B47E-4847-B3D0-DF71EB175C52}"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71A2-4C18-9674-9AF97DC92350}"/>
                </c:ext>
              </c:extLst>
            </c:dLbl>
            <c:dLbl>
              <c:idx val="7"/>
              <c:tx>
                <c:rich>
                  <a:bodyPr/>
                  <a:lstStyle/>
                  <a:p>
                    <a:fld id="{39FF5D69-D6C5-483D-B378-5285A2F6DEA6}"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71A2-4C18-9674-9AF97DC9235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Prev!$G$32:$G$39</c:f>
              <c:numCache>
                <c:formatCode>0</c:formatCode>
                <c:ptCount val="8"/>
                <c:pt idx="0">
                  <c:v>38.449116114366916</c:v>
                </c:pt>
                <c:pt idx="1">
                  <c:v>42.294027725802152</c:v>
                </c:pt>
                <c:pt idx="2">
                  <c:v>46.138939337237389</c:v>
                </c:pt>
                <c:pt idx="3">
                  <c:v>49.983850948672625</c:v>
                </c:pt>
                <c:pt idx="4">
                  <c:v>53.828762560107862</c:v>
                </c:pt>
                <c:pt idx="5">
                  <c:v>57.673674171543098</c:v>
                </c:pt>
                <c:pt idx="6">
                  <c:v>61.51858578298561</c:v>
                </c:pt>
                <c:pt idx="7">
                  <c:v>65.363497394420847</c:v>
                </c:pt>
              </c:numCache>
            </c:numRef>
          </c:xVal>
          <c:yVal>
            <c:numRef>
              <c:f>Prev!$H$32:$H$39</c:f>
              <c:numCache>
                <c:formatCode>0</c:formatCode>
                <c:ptCount val="8"/>
                <c:pt idx="0">
                  <c:v>520108.6450372691</c:v>
                </c:pt>
                <c:pt idx="1">
                  <c:v>522119.50954099617</c:v>
                </c:pt>
                <c:pt idx="2">
                  <c:v>524130.3740447223</c:v>
                </c:pt>
                <c:pt idx="3">
                  <c:v>526141.23854844936</c:v>
                </c:pt>
                <c:pt idx="4">
                  <c:v>528152.10305217758</c:v>
                </c:pt>
                <c:pt idx="5">
                  <c:v>530162.9675559036</c:v>
                </c:pt>
                <c:pt idx="6">
                  <c:v>532173.83205962973</c:v>
                </c:pt>
                <c:pt idx="7">
                  <c:v>534184.69656335679</c:v>
                </c:pt>
              </c:numCache>
            </c:numRef>
          </c:yVal>
          <c:smooth val="0"/>
          <c:extLst>
            <c:ext xmlns:c15="http://schemas.microsoft.com/office/drawing/2012/chart" uri="{02D57815-91ED-43cb-92C2-25804820EDAC}">
              <c15:datalabelsRange>
                <c15:f>Prev!$F$47:$F$54</c15:f>
                <c15:dlblRangeCache>
                  <c:ptCount val="8"/>
                  <c:pt idx="0">
                    <c:v>0.025</c:v>
                  </c:pt>
                  <c:pt idx="1">
                    <c:v>0.0275</c:v>
                  </c:pt>
                  <c:pt idx="2">
                    <c:v>0.03</c:v>
                  </c:pt>
                  <c:pt idx="3">
                    <c:v>0.0325</c:v>
                  </c:pt>
                  <c:pt idx="4">
                    <c:v>0.035</c:v>
                  </c:pt>
                  <c:pt idx="5">
                    <c:v>0.0375</c:v>
                  </c:pt>
                  <c:pt idx="6">
                    <c:v>0.04</c:v>
                  </c:pt>
                  <c:pt idx="7">
                    <c:v>0.0425</c:v>
                  </c:pt>
                </c15:dlblRangeCache>
              </c15:datalabelsRange>
            </c:ext>
            <c:ext xmlns:c16="http://schemas.microsoft.com/office/drawing/2014/chart" uri="{C3380CC4-5D6E-409C-BE32-E72D297353CC}">
              <c16:uniqueId val="{00000015-71A2-4C18-9674-9AF97DC92350}"/>
            </c:ext>
          </c:extLst>
        </c:ser>
        <c:dLbls>
          <c:showLegendKey val="0"/>
          <c:showVal val="0"/>
          <c:showCatName val="0"/>
          <c:showSerName val="0"/>
          <c:showPercent val="0"/>
          <c:showBubbleSize val="0"/>
        </c:dLbls>
        <c:axId val="729697320"/>
        <c:axId val="729700928"/>
      </c:scatterChart>
      <c:valAx>
        <c:axId val="729697320"/>
        <c:scaling>
          <c:orientation val="minMax"/>
          <c:min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QALYs </a:t>
                </a:r>
              </a:p>
              <a:p>
                <a:pPr>
                  <a:defRPr/>
                </a:pPr>
                <a:r>
                  <a:rPr lang="en-GB"/>
                  <a:t>(per 10K patie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700928"/>
        <c:crosses val="autoZero"/>
        <c:crossBetween val="midCat"/>
      </c:valAx>
      <c:valAx>
        <c:axId val="729700928"/>
        <c:scaling>
          <c:orientation val="minMax"/>
          <c:max val="1200000"/>
          <c:min val="2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cost</a:t>
                </a:r>
              </a:p>
              <a:p>
                <a:pPr>
                  <a:defRPr/>
                </a:pPr>
                <a:r>
                  <a:rPr lang="en-GB"/>
                  <a:t>(per 10K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697320"/>
        <c:crosses val="autoZero"/>
        <c:crossBetween val="midCat"/>
        <c:dispUnits>
          <c:builtInUnit val="hundredThousands"/>
          <c:dispUnitsLbl>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100K</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t>Primary Care</a:t>
            </a:r>
          </a:p>
          <a:p>
            <a:pPr>
              <a:defRPr sz="1100"/>
            </a:pPr>
            <a:r>
              <a:rPr lang="en-GB" sz="1100" b="0" i="0" u="none" strike="noStrike" baseline="0">
                <a:effectLst/>
              </a:rPr>
              <a:t>Data Point Labels</a:t>
            </a:r>
            <a:r>
              <a:rPr lang="en-GB" sz="1100"/>
              <a:t>: Hazard ratio (per week delay to diagnosis) </a:t>
            </a:r>
          </a:p>
        </c:rich>
      </c:tx>
      <c:layout>
        <c:manualLayout>
          <c:xMode val="edge"/>
          <c:yMode val="edge"/>
          <c:x val="0.21520594049386638"/>
          <c:y val="2.119018188239449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v>100</c:v>
          </c:tx>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fld id="{79F776E6-E488-4C86-B67E-88F295B42ED5}"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57EE-4EEC-A5BA-A0B8A1336640}"/>
                </c:ext>
              </c:extLst>
            </c:dLbl>
            <c:dLbl>
              <c:idx val="1"/>
              <c:tx>
                <c:rich>
                  <a:bodyPr/>
                  <a:lstStyle/>
                  <a:p>
                    <a:fld id="{234BBBED-01E1-4CFF-A5A4-CD12ED718140}"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57EE-4EEC-A5BA-A0B8A1336640}"/>
                </c:ext>
              </c:extLst>
            </c:dLbl>
            <c:dLbl>
              <c:idx val="2"/>
              <c:tx>
                <c:rich>
                  <a:bodyPr/>
                  <a:lstStyle/>
                  <a:p>
                    <a:fld id="{D00FA4D1-8A62-40DD-831F-E5B31A36C71C}"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57EE-4EEC-A5BA-A0B8A1336640}"/>
                </c:ext>
              </c:extLst>
            </c:dLbl>
            <c:dLbl>
              <c:idx val="3"/>
              <c:tx>
                <c:rich>
                  <a:bodyPr/>
                  <a:lstStyle/>
                  <a:p>
                    <a:fld id="{FD013EA3-F338-4A86-872C-144B3006679D}" type="CELLRANGE">
                      <a:rPr lang="en-US" sz="1000" b="1"/>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57EE-4EEC-A5BA-A0B8A1336640}"/>
                </c:ext>
              </c:extLst>
            </c:dLbl>
            <c:dLbl>
              <c:idx val="4"/>
              <c:tx>
                <c:rich>
                  <a:bodyPr/>
                  <a:lstStyle/>
                  <a:p>
                    <a:fld id="{EC62F9CF-AA6D-4C92-BFB3-339FC6AD1813}"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57EE-4EEC-A5BA-A0B8A1336640}"/>
                </c:ext>
              </c:extLst>
            </c:dLbl>
            <c:dLbl>
              <c:idx val="5"/>
              <c:tx>
                <c:rich>
                  <a:bodyPr/>
                  <a:lstStyle/>
                  <a:p>
                    <a:fld id="{91D55C68-75E6-4D54-81F7-E9F6BBD6F12C}"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57EE-4EEC-A5BA-A0B8A1336640}"/>
                </c:ext>
              </c:extLst>
            </c:dLbl>
            <c:dLbl>
              <c:idx val="6"/>
              <c:tx>
                <c:rich>
                  <a:bodyPr/>
                  <a:lstStyle/>
                  <a:p>
                    <a:fld id="{2E6F49E2-4EE1-4D02-9EF4-36FEB9BCD7FA}"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57EE-4EEC-A5BA-A0B8A1336640}"/>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noFill/>
                <a:prstDash val="sysDot"/>
              </a:ln>
              <a:effectLst/>
            </c:spPr>
            <c:trendlineType val="linear"/>
            <c:dispRSqr val="0"/>
            <c:dispEq val="0"/>
          </c:trendline>
          <c:xVal>
            <c:numRef>
              <c:f>'HR SA'!$G$24:$G$30</c:f>
              <c:numCache>
                <c:formatCode>General</c:formatCode>
                <c:ptCount val="7"/>
                <c:pt idx="0">
                  <c:v>0</c:v>
                </c:pt>
                <c:pt idx="1">
                  <c:v>6.1046289273533425</c:v>
                </c:pt>
                <c:pt idx="2">
                  <c:v>11.181076946631476</c:v>
                </c:pt>
                <c:pt idx="3">
                  <c:v>15.379646445745399</c:v>
                </c:pt>
                <c:pt idx="4">
                  <c:v>18.828902989931994</c:v>
                </c:pt>
                <c:pt idx="5">
                  <c:v>21.638870174962488</c:v>
                </c:pt>
                <c:pt idx="6">
                  <c:v>23.903744103818259</c:v>
                </c:pt>
              </c:numCache>
            </c:numRef>
          </c:xVal>
          <c:yVal>
            <c:numRef>
              <c:f>'HR SA'!$H$24:$H$30</c:f>
              <c:numCache>
                <c:formatCode>General</c:formatCode>
                <c:ptCount val="7"/>
                <c:pt idx="0">
                  <c:v>196176.25</c:v>
                </c:pt>
                <c:pt idx="1">
                  <c:v>199368.93239663204</c:v>
                </c:pt>
                <c:pt idx="2">
                  <c:v>202023.88266821124</c:v>
                </c:pt>
                <c:pt idx="3">
                  <c:v>204219.70801490743</c:v>
                </c:pt>
                <c:pt idx="4">
                  <c:v>206023.6474158346</c:v>
                </c:pt>
                <c:pt idx="5">
                  <c:v>207493.24251711293</c:v>
                </c:pt>
                <c:pt idx="6">
                  <c:v>208677.75728603659</c:v>
                </c:pt>
              </c:numCache>
            </c:numRef>
          </c:yVal>
          <c:smooth val="0"/>
          <c:extLst>
            <c:ext xmlns:c15="http://schemas.microsoft.com/office/drawing/2012/chart" uri="{02D57815-91ED-43cb-92C2-25804820EDAC}">
              <c15:datalabelsRange>
                <c15:f>'HR SA'!$B$5:$B$11</c15:f>
                <c15:dlblRangeCache>
                  <c:ptCount val="7"/>
                  <c:pt idx="0">
                    <c:v>1</c:v>
                  </c:pt>
                  <c:pt idx="1">
                    <c:v>1.005</c:v>
                  </c:pt>
                  <c:pt idx="2">
                    <c:v>1.01</c:v>
                  </c:pt>
                  <c:pt idx="3">
                    <c:v>1.015</c:v>
                  </c:pt>
                  <c:pt idx="4">
                    <c:v>1.02</c:v>
                  </c:pt>
                  <c:pt idx="5">
                    <c:v>1.025</c:v>
                  </c:pt>
                  <c:pt idx="6">
                    <c:v>1.03</c:v>
                  </c:pt>
                </c15:dlblRangeCache>
              </c15:datalabelsRange>
            </c:ext>
            <c:ext xmlns:c16="http://schemas.microsoft.com/office/drawing/2014/chart" uri="{C3380CC4-5D6E-409C-BE32-E72D297353CC}">
              <c16:uniqueId val="{00000008-57EE-4EEC-A5BA-A0B8A1336640}"/>
            </c:ext>
          </c:extLst>
        </c:ser>
        <c:ser>
          <c:idx val="1"/>
          <c:order val="1"/>
          <c:tx>
            <c:v>Reference</c:v>
          </c:tx>
          <c:spPr>
            <a:ln w="25400" cap="rnd">
              <a:noFill/>
              <a:round/>
            </a:ln>
            <a:effectLst/>
          </c:spPr>
          <c:marker>
            <c:symbol val="none"/>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olid"/>
              </a:ln>
              <a:effectLst/>
            </c:spPr>
            <c:trendlineType val="linear"/>
            <c:dispRSqr val="0"/>
            <c:dispEq val="0"/>
          </c:trendline>
          <c:xVal>
            <c:numRef>
              <c:f>'HR SA'!$J$20:$J$21</c:f>
              <c:numCache>
                <c:formatCode>General</c:formatCode>
                <c:ptCount val="2"/>
                <c:pt idx="0">
                  <c:v>0</c:v>
                </c:pt>
                <c:pt idx="1">
                  <c:v>15</c:v>
                </c:pt>
              </c:numCache>
            </c:numRef>
          </c:xVal>
          <c:yVal>
            <c:numRef>
              <c:f>'HR SA'!$K$20:$K$21</c:f>
              <c:numCache>
                <c:formatCode>General</c:formatCode>
                <c:ptCount val="2"/>
                <c:pt idx="0">
                  <c:v>0</c:v>
                </c:pt>
                <c:pt idx="1">
                  <c:v>300000</c:v>
                </c:pt>
              </c:numCache>
            </c:numRef>
          </c:yVal>
          <c:smooth val="0"/>
          <c:extLst>
            <c:ext xmlns:c16="http://schemas.microsoft.com/office/drawing/2014/chart" uri="{C3380CC4-5D6E-409C-BE32-E72D297353CC}">
              <c16:uniqueId val="{0000000B-57EE-4EEC-A5BA-A0B8A1336640}"/>
            </c:ext>
          </c:extLst>
        </c:ser>
        <c:ser>
          <c:idx val="2"/>
          <c:order val="2"/>
          <c:tx>
            <c:v>50</c:v>
          </c:tx>
          <c:spPr>
            <a:ln w="25400" cap="rnd">
              <a:noFill/>
              <a:round/>
            </a:ln>
            <a:effectLst/>
          </c:spPr>
          <c:marker>
            <c:symbol val="circle"/>
            <c:size val="5"/>
            <c:spPr>
              <a:solidFill>
                <a:schemeClr val="accent3"/>
              </a:solidFill>
              <a:ln w="9525">
                <a:solidFill>
                  <a:schemeClr val="accent3"/>
                </a:solidFill>
              </a:ln>
              <a:effectLst/>
            </c:spPr>
          </c:marker>
          <c:dLbls>
            <c:dLbl>
              <c:idx val="0"/>
              <c:tx>
                <c:rich>
                  <a:bodyPr/>
                  <a:lstStyle/>
                  <a:p>
                    <a:fld id="{4CDFC7BF-FB47-4E60-8EA4-49D8EB072ACA}"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57EE-4EEC-A5BA-A0B8A1336640}"/>
                </c:ext>
              </c:extLst>
            </c:dLbl>
            <c:dLbl>
              <c:idx val="1"/>
              <c:tx>
                <c:rich>
                  <a:bodyPr/>
                  <a:lstStyle/>
                  <a:p>
                    <a:fld id="{EF836D6D-0254-47B7-B86F-4D9109DF1411}"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57EE-4EEC-A5BA-A0B8A1336640}"/>
                </c:ext>
              </c:extLst>
            </c:dLbl>
            <c:dLbl>
              <c:idx val="2"/>
              <c:tx>
                <c:rich>
                  <a:bodyPr/>
                  <a:lstStyle/>
                  <a:p>
                    <a:fld id="{C5F8C878-D22B-417E-9B17-ACFCF66B1F7D}"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57EE-4EEC-A5BA-A0B8A1336640}"/>
                </c:ext>
              </c:extLst>
            </c:dLbl>
            <c:dLbl>
              <c:idx val="3"/>
              <c:tx>
                <c:rich>
                  <a:bodyPr/>
                  <a:lstStyle/>
                  <a:p>
                    <a:fld id="{9CE707D9-E25A-4506-8810-58569A939790}" type="CELLRANGE">
                      <a:rPr lang="en-US" sz="1000" b="1"/>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57EE-4EEC-A5BA-A0B8A1336640}"/>
                </c:ext>
              </c:extLst>
            </c:dLbl>
            <c:dLbl>
              <c:idx val="4"/>
              <c:tx>
                <c:rich>
                  <a:bodyPr/>
                  <a:lstStyle/>
                  <a:p>
                    <a:fld id="{E40B7E3D-88BD-4B97-A48C-C2A9C8A402A5}"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57EE-4EEC-A5BA-A0B8A1336640}"/>
                </c:ext>
              </c:extLst>
            </c:dLbl>
            <c:dLbl>
              <c:idx val="5"/>
              <c:tx>
                <c:rich>
                  <a:bodyPr/>
                  <a:lstStyle/>
                  <a:p>
                    <a:fld id="{23D3DF5E-FAA8-4103-8715-93989F352FC9}"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57EE-4EEC-A5BA-A0B8A1336640}"/>
                </c:ext>
              </c:extLst>
            </c:dLbl>
            <c:dLbl>
              <c:idx val="6"/>
              <c:tx>
                <c:rich>
                  <a:bodyPr/>
                  <a:lstStyle/>
                  <a:p>
                    <a:fld id="{CB6F0C83-5E96-4D4C-860C-C3C05DB4AE38}"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57EE-4EEC-A5BA-A0B8A13366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HR SA'!$G$15:$G$21</c:f>
              <c:numCache>
                <c:formatCode>General</c:formatCode>
                <c:ptCount val="7"/>
                <c:pt idx="0">
                  <c:v>0</c:v>
                </c:pt>
                <c:pt idx="1">
                  <c:v>6.2779702425735211</c:v>
                </c:pt>
                <c:pt idx="2">
                  <c:v>11.498564316720902</c:v>
                </c:pt>
                <c:pt idx="3">
                  <c:v>15.816352455934437</c:v>
                </c:pt>
                <c:pt idx="4">
                  <c:v>19.363550852607965</c:v>
                </c:pt>
                <c:pt idx="5">
                  <c:v>22.253307229313929</c:v>
                </c:pt>
                <c:pt idx="6">
                  <c:v>24.582492393186829</c:v>
                </c:pt>
              </c:numCache>
            </c:numRef>
          </c:xVal>
          <c:yVal>
            <c:numRef>
              <c:f>'HR SA'!$H$15:$H$21</c:f>
              <c:numCache>
                <c:formatCode>General</c:formatCode>
                <c:ptCount val="7"/>
                <c:pt idx="0">
                  <c:v>-373757.125</c:v>
                </c:pt>
                <c:pt idx="1">
                  <c:v>-370473.78618963691</c:v>
                </c:pt>
                <c:pt idx="2">
                  <c:v>-367743.44844120997</c:v>
                </c:pt>
                <c:pt idx="3">
                  <c:v>-365485.2724982489</c:v>
                </c:pt>
                <c:pt idx="4">
                  <c:v>-363630.11012667936</c:v>
                </c:pt>
                <c:pt idx="5">
                  <c:v>-362118.78578178352</c:v>
                </c:pt>
                <c:pt idx="6">
                  <c:v>-360900.63664287794</c:v>
                </c:pt>
              </c:numCache>
            </c:numRef>
          </c:yVal>
          <c:smooth val="0"/>
          <c:extLst>
            <c:ext xmlns:c15="http://schemas.microsoft.com/office/drawing/2012/chart" uri="{02D57815-91ED-43cb-92C2-25804820EDAC}">
              <c15:datalabelsRange>
                <c15:f>'HR SA'!$B$5:$B$11</c15:f>
                <c15:dlblRangeCache>
                  <c:ptCount val="7"/>
                  <c:pt idx="0">
                    <c:v>1</c:v>
                  </c:pt>
                  <c:pt idx="1">
                    <c:v>1.005</c:v>
                  </c:pt>
                  <c:pt idx="2">
                    <c:v>1.01</c:v>
                  </c:pt>
                  <c:pt idx="3">
                    <c:v>1.015</c:v>
                  </c:pt>
                  <c:pt idx="4">
                    <c:v>1.02</c:v>
                  </c:pt>
                  <c:pt idx="5">
                    <c:v>1.025</c:v>
                  </c:pt>
                  <c:pt idx="6">
                    <c:v>1.03</c:v>
                  </c:pt>
                </c15:dlblRangeCache>
              </c15:datalabelsRange>
            </c:ext>
            <c:ext xmlns:c16="http://schemas.microsoft.com/office/drawing/2014/chart" uri="{C3380CC4-5D6E-409C-BE32-E72D297353CC}">
              <c16:uniqueId val="{00000013-57EE-4EEC-A5BA-A0B8A1336640}"/>
            </c:ext>
          </c:extLst>
        </c:ser>
        <c:dLbls>
          <c:showLegendKey val="0"/>
          <c:showVal val="0"/>
          <c:showCatName val="0"/>
          <c:showSerName val="0"/>
          <c:showPercent val="0"/>
          <c:showBubbleSize val="0"/>
        </c:dLbls>
        <c:axId val="729697320"/>
        <c:axId val="729700928"/>
      </c:scatterChart>
      <c:valAx>
        <c:axId val="729697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QALYs </a:t>
                </a:r>
              </a:p>
              <a:p>
                <a:pPr>
                  <a:defRPr/>
                </a:pPr>
                <a:r>
                  <a:rPr lang="en-GB"/>
                  <a:t>(per 10K patie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700928"/>
        <c:crosses val="autoZero"/>
        <c:crossBetween val="midCat"/>
      </c:valAx>
      <c:valAx>
        <c:axId val="729700928"/>
        <c:scaling>
          <c:orientation val="minMax"/>
          <c:max val="3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cost</a:t>
                </a:r>
              </a:p>
              <a:p>
                <a:pPr>
                  <a:defRPr/>
                </a:pPr>
                <a:r>
                  <a:rPr lang="en-GB"/>
                  <a:t>(per 10K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697320"/>
        <c:crosses val="autoZero"/>
        <c:crossBetween val="midCat"/>
        <c:dispUnits>
          <c:builtInUnit val="hundredThousands"/>
          <c:dispUnitsLbl>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100K</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100"/>
              <a:t>Secondary Care</a:t>
            </a:r>
          </a:p>
          <a:p>
            <a:pPr>
              <a:defRPr sz="1100"/>
            </a:pPr>
            <a:r>
              <a:rPr lang="en-GB" sz="1100" b="0" i="0" u="none" strike="noStrike" baseline="0">
                <a:effectLst/>
              </a:rPr>
              <a:t>Data Point Labels</a:t>
            </a:r>
            <a:r>
              <a:rPr lang="en-GB" sz="1100"/>
              <a:t>: Hazard ratio (per week delay to diagnosis) </a:t>
            </a:r>
          </a:p>
        </c:rich>
      </c:tx>
      <c:layout>
        <c:manualLayout>
          <c:xMode val="edge"/>
          <c:yMode val="edge"/>
          <c:x val="0.20191101472386858"/>
          <c:y val="3.3802816901408447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v>100</c:v>
          </c:tx>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fld id="{0FD79F96-44F8-4DBF-A1D2-074A623700CF}"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650A-4496-9C3D-FC9ADBA9672F}"/>
                </c:ext>
              </c:extLst>
            </c:dLbl>
            <c:dLbl>
              <c:idx val="1"/>
              <c:tx>
                <c:rich>
                  <a:bodyPr/>
                  <a:lstStyle/>
                  <a:p>
                    <a:fld id="{A013B740-B742-431F-94C3-921D2D374F36}"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650A-4496-9C3D-FC9ADBA9672F}"/>
                </c:ext>
              </c:extLst>
            </c:dLbl>
            <c:dLbl>
              <c:idx val="2"/>
              <c:tx>
                <c:rich>
                  <a:bodyPr/>
                  <a:lstStyle/>
                  <a:p>
                    <a:fld id="{49FD59FD-6E33-438C-9F66-AFDB4EEE30F3}"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650A-4496-9C3D-FC9ADBA9672F}"/>
                </c:ext>
              </c:extLst>
            </c:dLbl>
            <c:dLbl>
              <c:idx val="3"/>
              <c:tx>
                <c:rich>
                  <a:bodyPr/>
                  <a:lstStyle/>
                  <a:p>
                    <a:fld id="{B2C4701C-B4A2-46E2-8751-D86B1BEA2CC4}" type="CELLRANGE">
                      <a:rPr lang="en-US" sz="1000" b="1"/>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50A-4496-9C3D-FC9ADBA9672F}"/>
                </c:ext>
              </c:extLst>
            </c:dLbl>
            <c:dLbl>
              <c:idx val="4"/>
              <c:tx>
                <c:rich>
                  <a:bodyPr/>
                  <a:lstStyle/>
                  <a:p>
                    <a:fld id="{B1A4648D-8676-484F-A2AB-8FA26116C4B8}"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650A-4496-9C3D-FC9ADBA9672F}"/>
                </c:ext>
              </c:extLst>
            </c:dLbl>
            <c:dLbl>
              <c:idx val="5"/>
              <c:tx>
                <c:rich>
                  <a:bodyPr/>
                  <a:lstStyle/>
                  <a:p>
                    <a:fld id="{6E8ACFA7-AA93-46BE-9E08-DD5747925A33}"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650A-4496-9C3D-FC9ADBA9672F}"/>
                </c:ext>
              </c:extLst>
            </c:dLbl>
            <c:dLbl>
              <c:idx val="6"/>
              <c:tx>
                <c:rich>
                  <a:bodyPr/>
                  <a:lstStyle/>
                  <a:p>
                    <a:fld id="{BCC4980A-3D44-47D9-8544-92F116CBD731}"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650A-4496-9C3D-FC9ADBA9672F}"/>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noFill/>
                <a:prstDash val="sysDot"/>
              </a:ln>
              <a:effectLst/>
            </c:spPr>
            <c:trendlineType val="linear"/>
            <c:dispRSqr val="0"/>
            <c:dispEq val="0"/>
          </c:trendline>
          <c:xVal>
            <c:numRef>
              <c:f>'HR SA'!$C$24:$C$30</c:f>
              <c:numCache>
                <c:formatCode>General</c:formatCode>
                <c:ptCount val="7"/>
                <c:pt idx="0">
                  <c:v>0</c:v>
                </c:pt>
                <c:pt idx="1">
                  <c:v>25.94467294124674</c:v>
                </c:pt>
                <c:pt idx="2">
                  <c:v>47.519577023187246</c:v>
                </c:pt>
                <c:pt idx="3">
                  <c:v>65.363497394418445</c:v>
                </c:pt>
                <c:pt idx="4">
                  <c:v>80.02283770721246</c:v>
                </c:pt>
                <c:pt idx="5">
                  <c:v>91.965198243589086</c:v>
                </c:pt>
                <c:pt idx="6">
                  <c:v>101.59091244122264</c:v>
                </c:pt>
              </c:numCache>
            </c:numRef>
          </c:xVal>
          <c:yVal>
            <c:numRef>
              <c:f>'HR SA'!$D$24:$D$30</c:f>
              <c:numCache>
                <c:formatCode>General</c:formatCode>
                <c:ptCount val="7"/>
                <c:pt idx="0">
                  <c:v>1000000</c:v>
                </c:pt>
                <c:pt idx="1">
                  <c:v>1013568.9001856836</c:v>
                </c:pt>
                <c:pt idx="2">
                  <c:v>1024852.4388398996</c:v>
                </c:pt>
                <c:pt idx="3">
                  <c:v>1034184.6965633568</c:v>
                </c:pt>
                <c:pt idx="4">
                  <c:v>1041851.4390172978</c:v>
                </c:pt>
                <c:pt idx="5">
                  <c:v>1048097.2181977292</c:v>
                </c:pt>
                <c:pt idx="6">
                  <c:v>1053131.405965653</c:v>
                </c:pt>
              </c:numCache>
            </c:numRef>
          </c:yVal>
          <c:smooth val="0"/>
          <c:extLst>
            <c:ext xmlns:c15="http://schemas.microsoft.com/office/drawing/2012/chart" uri="{02D57815-91ED-43cb-92C2-25804820EDAC}">
              <c15:datalabelsRange>
                <c15:f>'HR SA'!$B$5:$B$11</c15:f>
                <c15:dlblRangeCache>
                  <c:ptCount val="7"/>
                  <c:pt idx="0">
                    <c:v>1</c:v>
                  </c:pt>
                  <c:pt idx="1">
                    <c:v>1.005</c:v>
                  </c:pt>
                  <c:pt idx="2">
                    <c:v>1.01</c:v>
                  </c:pt>
                  <c:pt idx="3">
                    <c:v>1.015</c:v>
                  </c:pt>
                  <c:pt idx="4">
                    <c:v>1.02</c:v>
                  </c:pt>
                  <c:pt idx="5">
                    <c:v>1.025</c:v>
                  </c:pt>
                  <c:pt idx="6">
                    <c:v>1.03</c:v>
                  </c:pt>
                </c15:dlblRangeCache>
              </c15:datalabelsRange>
            </c:ext>
            <c:ext xmlns:c16="http://schemas.microsoft.com/office/drawing/2014/chart" uri="{C3380CC4-5D6E-409C-BE32-E72D297353CC}">
              <c16:uniqueId val="{00000008-650A-4496-9C3D-FC9ADBA9672F}"/>
            </c:ext>
          </c:extLst>
        </c:ser>
        <c:ser>
          <c:idx val="1"/>
          <c:order val="1"/>
          <c:tx>
            <c:v>Reference</c:v>
          </c:tx>
          <c:spPr>
            <a:ln w="25400" cap="rnd">
              <a:noFill/>
              <a:round/>
            </a:ln>
            <a:effectLst/>
          </c:spPr>
          <c:marker>
            <c:symbol val="none"/>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olid"/>
              </a:ln>
              <a:effectLst/>
            </c:spPr>
            <c:trendlineType val="linear"/>
            <c:dispRSqr val="0"/>
            <c:dispEq val="0"/>
          </c:trendline>
          <c:xVal>
            <c:numRef>
              <c:f>'HR SA'!$J$2:$J$3</c:f>
              <c:numCache>
                <c:formatCode>General</c:formatCode>
                <c:ptCount val="2"/>
                <c:pt idx="0">
                  <c:v>0</c:v>
                </c:pt>
                <c:pt idx="1">
                  <c:v>60</c:v>
                </c:pt>
              </c:numCache>
            </c:numRef>
          </c:xVal>
          <c:yVal>
            <c:numRef>
              <c:f>'HR SA'!$K$2:$K$3</c:f>
              <c:numCache>
                <c:formatCode>General</c:formatCode>
                <c:ptCount val="2"/>
                <c:pt idx="0">
                  <c:v>0</c:v>
                </c:pt>
                <c:pt idx="1">
                  <c:v>1200000</c:v>
                </c:pt>
              </c:numCache>
            </c:numRef>
          </c:yVal>
          <c:smooth val="0"/>
          <c:extLst>
            <c:ext xmlns:c16="http://schemas.microsoft.com/office/drawing/2014/chart" uri="{C3380CC4-5D6E-409C-BE32-E72D297353CC}">
              <c16:uniqueId val="{0000000B-650A-4496-9C3D-FC9ADBA9672F}"/>
            </c:ext>
          </c:extLst>
        </c:ser>
        <c:ser>
          <c:idx val="2"/>
          <c:order val="2"/>
          <c:tx>
            <c:v>50</c:v>
          </c:tx>
          <c:spPr>
            <a:ln w="25400" cap="rnd">
              <a:noFill/>
              <a:round/>
            </a:ln>
            <a:effectLst/>
          </c:spPr>
          <c:marker>
            <c:symbol val="circle"/>
            <c:size val="5"/>
            <c:spPr>
              <a:solidFill>
                <a:schemeClr val="accent3"/>
              </a:solidFill>
              <a:ln w="9525">
                <a:solidFill>
                  <a:schemeClr val="accent3"/>
                </a:solidFill>
              </a:ln>
              <a:effectLst/>
            </c:spPr>
          </c:marker>
          <c:dLbls>
            <c:dLbl>
              <c:idx val="0"/>
              <c:tx>
                <c:rich>
                  <a:bodyPr/>
                  <a:lstStyle/>
                  <a:p>
                    <a:fld id="{493B91D1-5C54-45D9-9B02-37256A986568}" type="CELLRANGE">
                      <a:rPr lang="en-US"/>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650A-4496-9C3D-FC9ADBA9672F}"/>
                </c:ext>
              </c:extLst>
            </c:dLbl>
            <c:dLbl>
              <c:idx val="1"/>
              <c:tx>
                <c:rich>
                  <a:bodyPr/>
                  <a:lstStyle/>
                  <a:p>
                    <a:fld id="{64649C5D-1D2C-4DDD-9C9A-CFAB3A96C3CE}"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650A-4496-9C3D-FC9ADBA9672F}"/>
                </c:ext>
              </c:extLst>
            </c:dLbl>
            <c:dLbl>
              <c:idx val="2"/>
              <c:tx>
                <c:rich>
                  <a:bodyPr/>
                  <a:lstStyle/>
                  <a:p>
                    <a:fld id="{EF403F2B-EA50-4C8F-B20B-138DF39A5422}"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650A-4496-9C3D-FC9ADBA9672F}"/>
                </c:ext>
              </c:extLst>
            </c:dLbl>
            <c:dLbl>
              <c:idx val="3"/>
              <c:tx>
                <c:rich>
                  <a:bodyPr/>
                  <a:lstStyle/>
                  <a:p>
                    <a:fld id="{85134782-9B82-484D-9E81-F8ADB234C735}" type="CELLRANGE">
                      <a:rPr lang="en-US" sz="1000" b="1"/>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650A-4496-9C3D-FC9ADBA9672F}"/>
                </c:ext>
              </c:extLst>
            </c:dLbl>
            <c:dLbl>
              <c:idx val="4"/>
              <c:tx>
                <c:rich>
                  <a:bodyPr/>
                  <a:lstStyle/>
                  <a:p>
                    <a:fld id="{4E36F7A6-3FA6-46DA-8AA8-AA8981464919}"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650A-4496-9C3D-FC9ADBA9672F}"/>
                </c:ext>
              </c:extLst>
            </c:dLbl>
            <c:dLbl>
              <c:idx val="5"/>
              <c:tx>
                <c:rich>
                  <a:bodyPr/>
                  <a:lstStyle/>
                  <a:p>
                    <a:fld id="{4B412F8A-8DA9-4B24-BEF8-D4B964DA4760}"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650A-4496-9C3D-FC9ADBA9672F}"/>
                </c:ext>
              </c:extLst>
            </c:dLbl>
            <c:dLbl>
              <c:idx val="6"/>
              <c:tx>
                <c:rich>
                  <a:bodyPr/>
                  <a:lstStyle/>
                  <a:p>
                    <a:fld id="{47D5F96D-A2F8-4E74-80A2-AE41CFE23715}" type="CELLRANGE">
                      <a:rPr lang="en-GB"/>
                      <a:pPr/>
                      <a:t>[CELLRANGE]</a:t>
                    </a:fld>
                    <a:endParaRPr lang="en-GB"/>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650A-4496-9C3D-FC9ADBA9672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HR SA'!$C$15:$C$21</c:f>
              <c:numCache>
                <c:formatCode>General</c:formatCode>
                <c:ptCount val="7"/>
                <c:pt idx="0">
                  <c:v>0</c:v>
                </c:pt>
                <c:pt idx="1">
                  <c:v>26.681373530937464</c:v>
                </c:pt>
                <c:pt idx="2">
                  <c:v>48.868898346067802</c:v>
                </c:pt>
                <c:pt idx="3">
                  <c:v>67.21949793771789</c:v>
                </c:pt>
                <c:pt idx="4">
                  <c:v>82.295091123591789</c:v>
                </c:pt>
                <c:pt idx="5">
                  <c:v>94.576555724581709</c:v>
                </c:pt>
                <c:pt idx="6">
                  <c:v>104.47559267103708</c:v>
                </c:pt>
              </c:numCache>
            </c:numRef>
          </c:xVal>
          <c:yVal>
            <c:numRef>
              <c:f>'HR SA'!$D$15:$D$21</c:f>
              <c:numCache>
                <c:formatCode>General</c:formatCode>
                <c:ptCount val="7"/>
                <c:pt idx="0">
                  <c:v>500000</c:v>
                </c:pt>
                <c:pt idx="1">
                  <c:v>513954.18994404306</c:v>
                </c:pt>
                <c:pt idx="2">
                  <c:v>525558.12537485966</c:v>
                </c:pt>
                <c:pt idx="3">
                  <c:v>535155.37313244038</c:v>
                </c:pt>
                <c:pt idx="4">
                  <c:v>543039.81321161694</c:v>
                </c:pt>
                <c:pt idx="5">
                  <c:v>549462.94167741877</c:v>
                </c:pt>
                <c:pt idx="6">
                  <c:v>554640.07551776513</c:v>
                </c:pt>
              </c:numCache>
            </c:numRef>
          </c:yVal>
          <c:smooth val="0"/>
          <c:extLst>
            <c:ext xmlns:c15="http://schemas.microsoft.com/office/drawing/2012/chart" uri="{02D57815-91ED-43cb-92C2-25804820EDAC}">
              <c15:datalabelsRange>
                <c15:f>'HR SA'!$B$5:$B$11</c15:f>
                <c15:dlblRangeCache>
                  <c:ptCount val="7"/>
                  <c:pt idx="0">
                    <c:v>1</c:v>
                  </c:pt>
                  <c:pt idx="1">
                    <c:v>1.005</c:v>
                  </c:pt>
                  <c:pt idx="2">
                    <c:v>1.01</c:v>
                  </c:pt>
                  <c:pt idx="3">
                    <c:v>1.015</c:v>
                  </c:pt>
                  <c:pt idx="4">
                    <c:v>1.02</c:v>
                  </c:pt>
                  <c:pt idx="5">
                    <c:v>1.025</c:v>
                  </c:pt>
                  <c:pt idx="6">
                    <c:v>1.03</c:v>
                  </c:pt>
                </c15:dlblRangeCache>
              </c15:datalabelsRange>
            </c:ext>
            <c:ext xmlns:c16="http://schemas.microsoft.com/office/drawing/2014/chart" uri="{C3380CC4-5D6E-409C-BE32-E72D297353CC}">
              <c16:uniqueId val="{00000013-650A-4496-9C3D-FC9ADBA9672F}"/>
            </c:ext>
          </c:extLst>
        </c:ser>
        <c:dLbls>
          <c:showLegendKey val="0"/>
          <c:showVal val="0"/>
          <c:showCatName val="0"/>
          <c:showSerName val="0"/>
          <c:showPercent val="0"/>
          <c:showBubbleSize val="0"/>
        </c:dLbls>
        <c:axId val="729697320"/>
        <c:axId val="729700928"/>
      </c:scatterChart>
      <c:valAx>
        <c:axId val="729697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QALYs </a:t>
                </a:r>
              </a:p>
              <a:p>
                <a:pPr>
                  <a:defRPr/>
                </a:pPr>
                <a:r>
                  <a:rPr lang="en-GB"/>
                  <a:t>(per 10K patie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700928"/>
        <c:crosses val="autoZero"/>
        <c:crossBetween val="midCat"/>
      </c:valAx>
      <c:valAx>
        <c:axId val="729700928"/>
        <c:scaling>
          <c:orientation val="minMax"/>
          <c:max val="1200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Incremental cost</a:t>
                </a:r>
              </a:p>
              <a:p>
                <a:pPr>
                  <a:defRPr/>
                </a:pPr>
                <a:r>
                  <a:rPr lang="en-GB"/>
                  <a:t>(per 10K pati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697320"/>
        <c:crosses val="autoZero"/>
        <c:crossBetween val="midCat"/>
        <c:dispUnits>
          <c:builtInUnit val="hundredThousands"/>
          <c:dispUnitsLbl>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100K</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dispUnitsLbl>
        </c:dispUnits>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6222</cdr:x>
      <cdr:y>0.37427</cdr:y>
    </cdr:from>
    <cdr:to>
      <cdr:x>0.66786</cdr:x>
      <cdr:y>0.46211</cdr:y>
    </cdr:to>
    <cdr:sp macro="" textlink="">
      <cdr:nvSpPr>
        <cdr:cNvPr id="3" name="TextBox 2">
          <a:extLst xmlns:a="http://schemas.openxmlformats.org/drawingml/2006/main">
            <a:ext uri="{FF2B5EF4-FFF2-40B4-BE49-F238E27FC236}">
              <a16:creationId xmlns:a16="http://schemas.microsoft.com/office/drawing/2014/main" id="{77CA83BD-56A5-4C69-A6DD-A67BCD752BDE}"/>
            </a:ext>
          </a:extLst>
        </cdr:cNvPr>
        <cdr:cNvSpPr txBox="1"/>
      </cdr:nvSpPr>
      <cdr:spPr>
        <a:xfrm xmlns:a="http://schemas.openxmlformats.org/drawingml/2006/main">
          <a:off x="1883039" y="1620397"/>
          <a:ext cx="2912949" cy="38030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50">
              <a:latin typeface="Arial" panose="020B0604020202020204" pitchFamily="34" charset="0"/>
              <a:cs typeface="Arial" panose="020B0604020202020204" pitchFamily="34" charset="0"/>
            </a:rPr>
            <a:t>Reference ICER = 20,000</a:t>
          </a:r>
        </a:p>
      </cdr:txBody>
    </cdr:sp>
  </cdr:relSizeAnchor>
  <cdr:relSizeAnchor xmlns:cdr="http://schemas.openxmlformats.org/drawingml/2006/chartDrawing">
    <cdr:from>
      <cdr:x>0.81552</cdr:x>
      <cdr:y>0.24852</cdr:y>
    </cdr:from>
    <cdr:to>
      <cdr:x>0.96101</cdr:x>
      <cdr:y>0.35486</cdr:y>
    </cdr:to>
    <cdr:sp macro="" textlink="">
      <cdr:nvSpPr>
        <cdr:cNvPr id="4" name="TextBox 1">
          <a:extLst xmlns:a="http://schemas.openxmlformats.org/drawingml/2006/main">
            <a:ext uri="{FF2B5EF4-FFF2-40B4-BE49-F238E27FC236}">
              <a16:creationId xmlns:a16="http://schemas.microsoft.com/office/drawing/2014/main" id="{8DD3F3FD-393F-4FAA-A357-976FE28FABD4}"/>
            </a:ext>
          </a:extLst>
        </cdr:cNvPr>
        <cdr:cNvSpPr txBox="1"/>
      </cdr:nvSpPr>
      <cdr:spPr>
        <a:xfrm xmlns:a="http://schemas.openxmlformats.org/drawingml/2006/main">
          <a:off x="5856349" y="1075969"/>
          <a:ext cx="1044781" cy="4603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100</a:t>
          </a:r>
          <a:endParaRPr lang="en-GB" sz="105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1246</cdr:x>
      <cdr:y>0.79351</cdr:y>
    </cdr:from>
    <cdr:to>
      <cdr:x>0.95795</cdr:x>
      <cdr:y>0.89985</cdr:y>
    </cdr:to>
    <cdr:sp macro="" textlink="">
      <cdr:nvSpPr>
        <cdr:cNvPr id="8" name="TextBox 1">
          <a:extLst xmlns:a="http://schemas.openxmlformats.org/drawingml/2006/main">
            <a:ext uri="{FF2B5EF4-FFF2-40B4-BE49-F238E27FC236}">
              <a16:creationId xmlns:a16="http://schemas.microsoft.com/office/drawing/2014/main" id="{8904E693-F70C-4DAE-B78F-945DDF36269A}"/>
            </a:ext>
          </a:extLst>
        </cdr:cNvPr>
        <cdr:cNvSpPr txBox="1"/>
      </cdr:nvSpPr>
      <cdr:spPr>
        <a:xfrm xmlns:a="http://schemas.openxmlformats.org/drawingml/2006/main">
          <a:off x="5834398" y="3435492"/>
          <a:ext cx="1044781" cy="4603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50</a:t>
          </a:r>
          <a:endParaRPr lang="en-GB" sz="1050">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3283</cdr:x>
      <cdr:y>0.46634</cdr:y>
    </cdr:from>
    <cdr:to>
      <cdr:x>0.73847</cdr:x>
      <cdr:y>0.55418</cdr:y>
    </cdr:to>
    <cdr:sp macro="" textlink="">
      <cdr:nvSpPr>
        <cdr:cNvPr id="3" name="TextBox 2">
          <a:extLst xmlns:a="http://schemas.openxmlformats.org/drawingml/2006/main">
            <a:ext uri="{FF2B5EF4-FFF2-40B4-BE49-F238E27FC236}">
              <a16:creationId xmlns:a16="http://schemas.microsoft.com/office/drawing/2014/main" id="{77CA83BD-56A5-4C69-A6DD-A67BCD752BDE}"/>
            </a:ext>
          </a:extLst>
        </cdr:cNvPr>
        <cdr:cNvSpPr txBox="1"/>
      </cdr:nvSpPr>
      <cdr:spPr>
        <a:xfrm xmlns:a="http://schemas.openxmlformats.org/drawingml/2006/main">
          <a:off x="2273056" y="2056590"/>
          <a:ext cx="2770288" cy="3873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50">
              <a:latin typeface="Arial" panose="020B0604020202020204" pitchFamily="34" charset="0"/>
              <a:cs typeface="Arial" panose="020B0604020202020204" pitchFamily="34" charset="0"/>
            </a:rPr>
            <a:t>Reference ICER = 20,000</a:t>
          </a:r>
        </a:p>
      </cdr:txBody>
    </cdr:sp>
  </cdr:relSizeAnchor>
  <cdr:relSizeAnchor xmlns:cdr="http://schemas.openxmlformats.org/drawingml/2006/chartDrawing">
    <cdr:from>
      <cdr:x>0.79922</cdr:x>
      <cdr:y>0.26827</cdr:y>
    </cdr:from>
    <cdr:to>
      <cdr:x>0.94471</cdr:x>
      <cdr:y>0.37461</cdr:y>
    </cdr:to>
    <cdr:sp macro="" textlink="">
      <cdr:nvSpPr>
        <cdr:cNvPr id="4" name="TextBox 1">
          <a:extLst xmlns:a="http://schemas.openxmlformats.org/drawingml/2006/main">
            <a:ext uri="{FF2B5EF4-FFF2-40B4-BE49-F238E27FC236}">
              <a16:creationId xmlns:a16="http://schemas.microsoft.com/office/drawing/2014/main" id="{8DD3F3FD-393F-4FAA-A357-976FE28FABD4}"/>
            </a:ext>
          </a:extLst>
        </cdr:cNvPr>
        <cdr:cNvSpPr txBox="1"/>
      </cdr:nvSpPr>
      <cdr:spPr>
        <a:xfrm xmlns:a="http://schemas.openxmlformats.org/drawingml/2006/main">
          <a:off x="5458229" y="1183092"/>
          <a:ext cx="993613" cy="46896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100</a:t>
          </a:r>
          <a:endParaRPr lang="en-GB" sz="105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0232</cdr:x>
      <cdr:y>0.65555</cdr:y>
    </cdr:from>
    <cdr:to>
      <cdr:x>0.94781</cdr:x>
      <cdr:y>0.76189</cdr:y>
    </cdr:to>
    <cdr:sp macro="" textlink="">
      <cdr:nvSpPr>
        <cdr:cNvPr id="8" name="TextBox 1">
          <a:extLst xmlns:a="http://schemas.openxmlformats.org/drawingml/2006/main">
            <a:ext uri="{FF2B5EF4-FFF2-40B4-BE49-F238E27FC236}">
              <a16:creationId xmlns:a16="http://schemas.microsoft.com/office/drawing/2014/main" id="{8904E693-F70C-4DAE-B78F-945DDF36269A}"/>
            </a:ext>
          </a:extLst>
        </cdr:cNvPr>
        <cdr:cNvSpPr txBox="1"/>
      </cdr:nvSpPr>
      <cdr:spPr>
        <a:xfrm xmlns:a="http://schemas.openxmlformats.org/drawingml/2006/main">
          <a:off x="5479381" y="2891037"/>
          <a:ext cx="993613" cy="4689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50</a:t>
          </a:r>
          <a:endParaRPr lang="en-GB" sz="1050">
            <a:latin typeface="Arial" panose="020B060402020202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29936</cdr:x>
      <cdr:y>0.33027</cdr:y>
    </cdr:from>
    <cdr:to>
      <cdr:x>0.705</cdr:x>
      <cdr:y>0.41811</cdr:y>
    </cdr:to>
    <cdr:sp macro="" textlink="">
      <cdr:nvSpPr>
        <cdr:cNvPr id="3" name="TextBox 2">
          <a:extLst xmlns:a="http://schemas.openxmlformats.org/drawingml/2006/main">
            <a:ext uri="{FF2B5EF4-FFF2-40B4-BE49-F238E27FC236}">
              <a16:creationId xmlns:a16="http://schemas.microsoft.com/office/drawing/2014/main" id="{77CA83BD-56A5-4C69-A6DD-A67BCD752BDE}"/>
            </a:ext>
          </a:extLst>
        </cdr:cNvPr>
        <cdr:cNvSpPr txBox="1"/>
      </cdr:nvSpPr>
      <cdr:spPr>
        <a:xfrm xmlns:a="http://schemas.openxmlformats.org/drawingml/2006/main">
          <a:off x="1705134" y="1330673"/>
          <a:ext cx="2310506" cy="3539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50">
              <a:latin typeface="Arial" panose="020B0604020202020204" pitchFamily="34" charset="0"/>
              <a:cs typeface="Arial" panose="020B0604020202020204" pitchFamily="34" charset="0"/>
            </a:rPr>
            <a:t>Reference ICER = 20,000</a:t>
          </a:r>
        </a:p>
      </cdr:txBody>
    </cdr:sp>
  </cdr:relSizeAnchor>
  <cdr:relSizeAnchor xmlns:cdr="http://schemas.openxmlformats.org/drawingml/2006/chartDrawing">
    <cdr:from>
      <cdr:x>0.83409</cdr:x>
      <cdr:y>0.14732</cdr:y>
    </cdr:from>
    <cdr:to>
      <cdr:x>0.97958</cdr:x>
      <cdr:y>0.25366</cdr:y>
    </cdr:to>
    <cdr:sp macro="" textlink="">
      <cdr:nvSpPr>
        <cdr:cNvPr id="4" name="TextBox 1">
          <a:extLst xmlns:a="http://schemas.openxmlformats.org/drawingml/2006/main">
            <a:ext uri="{FF2B5EF4-FFF2-40B4-BE49-F238E27FC236}">
              <a16:creationId xmlns:a16="http://schemas.microsoft.com/office/drawing/2014/main" id="{8DD3F3FD-393F-4FAA-A357-976FE28FABD4}"/>
            </a:ext>
          </a:extLst>
        </cdr:cNvPr>
        <cdr:cNvSpPr txBox="1"/>
      </cdr:nvSpPr>
      <cdr:spPr>
        <a:xfrm xmlns:a="http://schemas.openxmlformats.org/drawingml/2006/main">
          <a:off x="5251450" y="598488"/>
          <a:ext cx="916042" cy="43198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100</a:t>
          </a:r>
          <a:endParaRPr lang="en-GB" sz="105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4695</cdr:x>
      <cdr:y>0.69011</cdr:y>
    </cdr:from>
    <cdr:to>
      <cdr:x>0.99244</cdr:x>
      <cdr:y>0.79645</cdr:y>
    </cdr:to>
    <cdr:sp macro="" textlink="">
      <cdr:nvSpPr>
        <cdr:cNvPr id="8" name="TextBox 1">
          <a:extLst xmlns:a="http://schemas.openxmlformats.org/drawingml/2006/main">
            <a:ext uri="{FF2B5EF4-FFF2-40B4-BE49-F238E27FC236}">
              <a16:creationId xmlns:a16="http://schemas.microsoft.com/office/drawing/2014/main" id="{8904E693-F70C-4DAE-B78F-945DDF36269A}"/>
            </a:ext>
          </a:extLst>
        </cdr:cNvPr>
        <cdr:cNvSpPr txBox="1"/>
      </cdr:nvSpPr>
      <cdr:spPr>
        <a:xfrm xmlns:a="http://schemas.openxmlformats.org/drawingml/2006/main">
          <a:off x="5332413" y="2803525"/>
          <a:ext cx="916042" cy="43198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50</a:t>
          </a:r>
          <a:endParaRPr lang="en-GB" sz="1050">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908</cdr:x>
      <cdr:y>0.61664</cdr:y>
    </cdr:from>
    <cdr:to>
      <cdr:x>0.69644</cdr:x>
      <cdr:y>0.70449</cdr:y>
    </cdr:to>
    <cdr:sp macro="" textlink="">
      <cdr:nvSpPr>
        <cdr:cNvPr id="3" name="TextBox 2">
          <a:extLst xmlns:a="http://schemas.openxmlformats.org/drawingml/2006/main">
            <a:ext uri="{FF2B5EF4-FFF2-40B4-BE49-F238E27FC236}">
              <a16:creationId xmlns:a16="http://schemas.microsoft.com/office/drawing/2014/main" id="{77CA83BD-56A5-4C69-A6DD-A67BCD752BDE}"/>
            </a:ext>
          </a:extLst>
        </cdr:cNvPr>
        <cdr:cNvSpPr txBox="1"/>
      </cdr:nvSpPr>
      <cdr:spPr>
        <a:xfrm xmlns:a="http://schemas.openxmlformats.org/drawingml/2006/main">
          <a:off x="1713837" y="2391991"/>
          <a:ext cx="2390670" cy="3407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50">
              <a:latin typeface="Arial" panose="020B0604020202020204" pitchFamily="34" charset="0"/>
              <a:cs typeface="Arial" panose="020B0604020202020204" pitchFamily="34" charset="0"/>
            </a:rPr>
            <a:t>Reference ICER = 20,000</a:t>
          </a:r>
        </a:p>
      </cdr:txBody>
    </cdr:sp>
  </cdr:relSizeAnchor>
  <cdr:relSizeAnchor xmlns:cdr="http://schemas.openxmlformats.org/drawingml/2006/chartDrawing">
    <cdr:from>
      <cdr:x>0.82088</cdr:x>
      <cdr:y>0.25859</cdr:y>
    </cdr:from>
    <cdr:to>
      <cdr:x>0.95177</cdr:x>
      <cdr:y>0.37134</cdr:y>
    </cdr:to>
    <cdr:sp macro="" textlink="">
      <cdr:nvSpPr>
        <cdr:cNvPr id="4" name="TextBox 1">
          <a:extLst xmlns:a="http://schemas.openxmlformats.org/drawingml/2006/main">
            <a:ext uri="{FF2B5EF4-FFF2-40B4-BE49-F238E27FC236}">
              <a16:creationId xmlns:a16="http://schemas.microsoft.com/office/drawing/2014/main" id="{6A95B37F-241F-469F-95CD-64978224FEC3}"/>
            </a:ext>
          </a:extLst>
        </cdr:cNvPr>
        <cdr:cNvSpPr txBox="1"/>
      </cdr:nvSpPr>
      <cdr:spPr>
        <a:xfrm xmlns:a="http://schemas.openxmlformats.org/drawingml/2006/main">
          <a:off x="5744913" y="990781"/>
          <a:ext cx="916042" cy="43198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100</a:t>
          </a:r>
          <a:endParaRPr lang="en-GB" sz="1050">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81739</cdr:x>
      <cdr:y>0.54775</cdr:y>
    </cdr:from>
    <cdr:to>
      <cdr:x>0.94828</cdr:x>
      <cdr:y>0.6605</cdr:y>
    </cdr:to>
    <cdr:sp macro="" textlink="">
      <cdr:nvSpPr>
        <cdr:cNvPr id="5" name="TextBox 1">
          <a:extLst xmlns:a="http://schemas.openxmlformats.org/drawingml/2006/main">
            <a:ext uri="{FF2B5EF4-FFF2-40B4-BE49-F238E27FC236}">
              <a16:creationId xmlns:a16="http://schemas.microsoft.com/office/drawing/2014/main" id="{8DD3F3FD-393F-4FAA-A357-976FE28FABD4}"/>
            </a:ext>
          </a:extLst>
        </cdr:cNvPr>
        <cdr:cNvSpPr txBox="1"/>
      </cdr:nvSpPr>
      <cdr:spPr>
        <a:xfrm xmlns:a="http://schemas.openxmlformats.org/drawingml/2006/main">
          <a:off x="5720503" y="2098675"/>
          <a:ext cx="916042" cy="43198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latin typeface="Arial" panose="020B0604020202020204" pitchFamily="34" charset="0"/>
              <a:cs typeface="Arial" panose="020B0604020202020204" pitchFamily="34" charset="0"/>
            </a:rPr>
            <a:t>Test</a:t>
          </a:r>
          <a:r>
            <a:rPr lang="en-GB" sz="1050" baseline="0">
              <a:latin typeface="Arial" panose="020B0604020202020204" pitchFamily="34" charset="0"/>
              <a:cs typeface="Arial" panose="020B0604020202020204" pitchFamily="34" charset="0"/>
            </a:rPr>
            <a:t> cost:</a:t>
          </a:r>
        </a:p>
        <a:p xmlns:a="http://schemas.openxmlformats.org/drawingml/2006/main">
          <a:r>
            <a:rPr lang="en-GB" sz="1050" baseline="0">
              <a:latin typeface="Arial" panose="020B0604020202020204" pitchFamily="34" charset="0"/>
              <a:cs typeface="Arial" panose="020B0604020202020204" pitchFamily="34" charset="0"/>
            </a:rPr>
            <a:t>50</a:t>
          </a:r>
          <a:endParaRPr lang="en-GB" sz="105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46521-6175-4491-A1D7-D7B27C8EF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8</Pages>
  <Words>8017</Words>
  <Characters>4569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n Gray</dc:creator>
  <cp:keywords/>
  <dc:description/>
  <cp:lastModifiedBy>Ewan Gray</cp:lastModifiedBy>
  <cp:revision>17</cp:revision>
  <dcterms:created xsi:type="dcterms:W3CDTF">2020-12-14T14:19:00Z</dcterms:created>
  <dcterms:modified xsi:type="dcterms:W3CDTF">2020-12-1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clinical-oncology</vt:lpwstr>
  </property>
  <property fmtid="{D5CDD505-2E9C-101B-9397-08002B2CF9AE}" pid="9" name="Mendeley Recent Style Name 3_1">
    <vt:lpwstr>Journal of Clinical Oncolog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a4aeb715-bf4d-3428-b45a-fe3cadfaeb0b</vt:lpwstr>
  </property>
  <property fmtid="{D5CDD505-2E9C-101B-9397-08002B2CF9AE}" pid="24" name="Mendeley Citation Style_1">
    <vt:lpwstr>http://www.zotero.org/styles/vancouver</vt:lpwstr>
  </property>
</Properties>
</file>